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76427D8C" w:rsidR="00081746" w:rsidRDefault="008F0EEB" w:rsidP="00BC32BC">
      <w:pPr>
        <w:spacing w:line="240" w:lineRule="auto"/>
        <w:jc w:val="both"/>
      </w:pPr>
      <w:r>
        <w:t xml:space="preserve">Coach: </w:t>
      </w:r>
      <w:r w:rsidR="0028582D">
        <w:t>Geeroms Kasper</w:t>
      </w:r>
    </w:p>
    <w:p w14:paraId="617C20A3" w14:textId="79244BC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4A47CACD" w:rsidR="008F0EEB" w:rsidRDefault="008F0EEB" w:rsidP="009D7694">
      <w:pPr>
        <w:spacing w:line="240" w:lineRule="auto"/>
        <w:jc w:val="right"/>
      </w:pPr>
      <w:r>
        <w:t>Digital Arts and Entertainment</w:t>
      </w:r>
    </w:p>
    <w:p w14:paraId="76A463FE" w14:textId="4FAE032F" w:rsidR="00287ED8" w:rsidRDefault="008F0EEB" w:rsidP="00D35799">
      <w:pPr>
        <w:jc w:val="right"/>
      </w:pPr>
      <w:r>
        <w:t>Howest.be</w:t>
      </w:r>
    </w:p>
    <w:p w14:paraId="07DFACA2" w14:textId="65AD9806"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93E9B83">
            <wp:simplePos x="0" y="0"/>
            <wp:positionH relativeFrom="margin">
              <wp:align>right</wp:align>
            </wp:positionH>
            <wp:positionV relativeFrom="margin">
              <wp:posOffset>7752715</wp:posOffset>
            </wp:positionV>
            <wp:extent cx="927100" cy="927100"/>
            <wp:effectExtent l="0" t="0" r="6350" b="635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r w:rsidR="00287ED8">
        <w:br w:type="page"/>
      </w:r>
    </w:p>
    <w:bookmarkStart w:id="0" w:name="_Toc187326724"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1FAD98E8" w:rsidR="000D5C84" w:rsidRDefault="000D5C84" w:rsidP="00A87B22">
          <w:pPr>
            <w:pStyle w:val="Content"/>
            <w:tabs>
              <w:tab w:val="left" w:pos="1948"/>
            </w:tabs>
          </w:pPr>
          <w:r>
            <w:t>Contents</w:t>
          </w:r>
          <w:bookmarkEnd w:id="0"/>
          <w:r w:rsidR="00A87B22">
            <w:tab/>
          </w:r>
        </w:p>
        <w:p w14:paraId="0F960B07" w14:textId="12A5C997" w:rsidR="003F134A"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326724" w:history="1">
            <w:r w:rsidR="003F134A" w:rsidRPr="006C3523">
              <w:rPr>
                <w:rStyle w:val="Hyperlink"/>
                <w:noProof/>
              </w:rPr>
              <w:t>Contents</w:t>
            </w:r>
            <w:r w:rsidR="003F134A">
              <w:rPr>
                <w:noProof/>
                <w:webHidden/>
              </w:rPr>
              <w:tab/>
            </w:r>
            <w:r w:rsidR="003F134A">
              <w:rPr>
                <w:noProof/>
                <w:webHidden/>
              </w:rPr>
              <w:fldChar w:fldCharType="begin"/>
            </w:r>
            <w:r w:rsidR="003F134A">
              <w:rPr>
                <w:noProof/>
                <w:webHidden/>
              </w:rPr>
              <w:instrText xml:space="preserve"> PAGEREF _Toc187326724 \h </w:instrText>
            </w:r>
            <w:r w:rsidR="003F134A">
              <w:rPr>
                <w:noProof/>
                <w:webHidden/>
              </w:rPr>
            </w:r>
            <w:r w:rsidR="003F134A">
              <w:rPr>
                <w:noProof/>
                <w:webHidden/>
              </w:rPr>
              <w:fldChar w:fldCharType="separate"/>
            </w:r>
            <w:r w:rsidR="003F134A">
              <w:rPr>
                <w:noProof/>
                <w:webHidden/>
              </w:rPr>
              <w:t>1</w:t>
            </w:r>
            <w:r w:rsidR="003F134A">
              <w:rPr>
                <w:noProof/>
                <w:webHidden/>
              </w:rPr>
              <w:fldChar w:fldCharType="end"/>
            </w:r>
          </w:hyperlink>
        </w:p>
        <w:p w14:paraId="0A31D2E1" w14:textId="3DA6D48E" w:rsidR="003F134A" w:rsidRDefault="003F134A">
          <w:pPr>
            <w:pStyle w:val="TOC1"/>
            <w:tabs>
              <w:tab w:val="left" w:pos="440"/>
              <w:tab w:val="right" w:leader="dot" w:pos="9350"/>
            </w:tabs>
            <w:rPr>
              <w:noProof/>
              <w:kern w:val="2"/>
              <w:sz w:val="24"/>
              <w:szCs w:val="24"/>
              <w:lang w:val="en-BE" w:eastAsia="en-BE"/>
              <w14:ligatures w14:val="standardContextual"/>
            </w:rPr>
          </w:pPr>
          <w:hyperlink w:anchor="_Toc187326725" w:history="1">
            <w:r w:rsidRPr="006C3523">
              <w:rPr>
                <w:rStyle w:val="Hyperlink"/>
                <w:noProof/>
              </w:rPr>
              <w:t>1</w:t>
            </w:r>
            <w:r>
              <w:rPr>
                <w:noProof/>
                <w:kern w:val="2"/>
                <w:sz w:val="24"/>
                <w:szCs w:val="24"/>
                <w:lang w:val="en-BE" w:eastAsia="en-BE"/>
                <w14:ligatures w14:val="standardContextual"/>
              </w:rPr>
              <w:tab/>
            </w:r>
            <w:r w:rsidRPr="006C3523">
              <w:rPr>
                <w:rStyle w:val="Hyperlink"/>
                <w:noProof/>
              </w:rPr>
              <w:t>Abstract &amp; Key words</w:t>
            </w:r>
            <w:r>
              <w:rPr>
                <w:noProof/>
                <w:webHidden/>
              </w:rPr>
              <w:tab/>
            </w:r>
            <w:r>
              <w:rPr>
                <w:noProof/>
                <w:webHidden/>
              </w:rPr>
              <w:fldChar w:fldCharType="begin"/>
            </w:r>
            <w:r>
              <w:rPr>
                <w:noProof/>
                <w:webHidden/>
              </w:rPr>
              <w:instrText xml:space="preserve"> PAGEREF _Toc187326725 \h </w:instrText>
            </w:r>
            <w:r>
              <w:rPr>
                <w:noProof/>
                <w:webHidden/>
              </w:rPr>
            </w:r>
            <w:r>
              <w:rPr>
                <w:noProof/>
                <w:webHidden/>
              </w:rPr>
              <w:fldChar w:fldCharType="separate"/>
            </w:r>
            <w:r>
              <w:rPr>
                <w:noProof/>
                <w:webHidden/>
              </w:rPr>
              <w:t>2</w:t>
            </w:r>
            <w:r>
              <w:rPr>
                <w:noProof/>
                <w:webHidden/>
              </w:rPr>
              <w:fldChar w:fldCharType="end"/>
            </w:r>
          </w:hyperlink>
        </w:p>
        <w:p w14:paraId="3473B238" w14:textId="497A2187" w:rsidR="003F134A" w:rsidRDefault="003F134A">
          <w:pPr>
            <w:pStyle w:val="TOC1"/>
            <w:tabs>
              <w:tab w:val="left" w:pos="440"/>
              <w:tab w:val="right" w:leader="dot" w:pos="9350"/>
            </w:tabs>
            <w:rPr>
              <w:noProof/>
              <w:kern w:val="2"/>
              <w:sz w:val="24"/>
              <w:szCs w:val="24"/>
              <w:lang w:val="en-BE" w:eastAsia="en-BE"/>
              <w14:ligatures w14:val="standardContextual"/>
            </w:rPr>
          </w:pPr>
          <w:hyperlink w:anchor="_Toc187326726" w:history="1">
            <w:r w:rsidRPr="006C3523">
              <w:rPr>
                <w:rStyle w:val="Hyperlink"/>
                <w:noProof/>
              </w:rPr>
              <w:t>2</w:t>
            </w:r>
            <w:r>
              <w:rPr>
                <w:noProof/>
                <w:kern w:val="2"/>
                <w:sz w:val="24"/>
                <w:szCs w:val="24"/>
                <w:lang w:val="en-BE" w:eastAsia="en-BE"/>
                <w14:ligatures w14:val="standardContextual"/>
              </w:rPr>
              <w:tab/>
            </w:r>
            <w:r w:rsidRPr="006C3523">
              <w:rPr>
                <w:rStyle w:val="Hyperlink"/>
                <w:noProof/>
              </w:rPr>
              <w:t>Preface</w:t>
            </w:r>
            <w:r>
              <w:rPr>
                <w:noProof/>
                <w:webHidden/>
              </w:rPr>
              <w:tab/>
            </w:r>
            <w:r>
              <w:rPr>
                <w:noProof/>
                <w:webHidden/>
              </w:rPr>
              <w:fldChar w:fldCharType="begin"/>
            </w:r>
            <w:r>
              <w:rPr>
                <w:noProof/>
                <w:webHidden/>
              </w:rPr>
              <w:instrText xml:space="preserve"> PAGEREF _Toc187326726 \h </w:instrText>
            </w:r>
            <w:r>
              <w:rPr>
                <w:noProof/>
                <w:webHidden/>
              </w:rPr>
            </w:r>
            <w:r>
              <w:rPr>
                <w:noProof/>
                <w:webHidden/>
              </w:rPr>
              <w:fldChar w:fldCharType="separate"/>
            </w:r>
            <w:r>
              <w:rPr>
                <w:noProof/>
                <w:webHidden/>
              </w:rPr>
              <w:t>3</w:t>
            </w:r>
            <w:r>
              <w:rPr>
                <w:noProof/>
                <w:webHidden/>
              </w:rPr>
              <w:fldChar w:fldCharType="end"/>
            </w:r>
          </w:hyperlink>
        </w:p>
        <w:p w14:paraId="5588D5D3" w14:textId="7AD881A7" w:rsidR="003F134A" w:rsidRDefault="003F134A">
          <w:pPr>
            <w:pStyle w:val="TOC1"/>
            <w:tabs>
              <w:tab w:val="left" w:pos="440"/>
              <w:tab w:val="right" w:leader="dot" w:pos="9350"/>
            </w:tabs>
            <w:rPr>
              <w:noProof/>
              <w:kern w:val="2"/>
              <w:sz w:val="24"/>
              <w:szCs w:val="24"/>
              <w:lang w:val="en-BE" w:eastAsia="en-BE"/>
              <w14:ligatures w14:val="standardContextual"/>
            </w:rPr>
          </w:pPr>
          <w:hyperlink w:anchor="_Toc187326727" w:history="1">
            <w:r w:rsidRPr="006C3523">
              <w:rPr>
                <w:rStyle w:val="Hyperlink"/>
                <w:noProof/>
              </w:rPr>
              <w:t>3</w:t>
            </w:r>
            <w:r>
              <w:rPr>
                <w:noProof/>
                <w:kern w:val="2"/>
                <w:sz w:val="24"/>
                <w:szCs w:val="24"/>
                <w:lang w:val="en-BE" w:eastAsia="en-BE"/>
                <w14:ligatures w14:val="standardContextual"/>
              </w:rPr>
              <w:tab/>
            </w:r>
            <w:r w:rsidRPr="006C3523">
              <w:rPr>
                <w:rStyle w:val="Hyperlink"/>
                <w:noProof/>
              </w:rPr>
              <w:t>List of Figures</w:t>
            </w:r>
            <w:r>
              <w:rPr>
                <w:noProof/>
                <w:webHidden/>
              </w:rPr>
              <w:tab/>
            </w:r>
            <w:r>
              <w:rPr>
                <w:noProof/>
                <w:webHidden/>
              </w:rPr>
              <w:fldChar w:fldCharType="begin"/>
            </w:r>
            <w:r>
              <w:rPr>
                <w:noProof/>
                <w:webHidden/>
              </w:rPr>
              <w:instrText xml:space="preserve"> PAGEREF _Toc187326727 \h </w:instrText>
            </w:r>
            <w:r>
              <w:rPr>
                <w:noProof/>
                <w:webHidden/>
              </w:rPr>
            </w:r>
            <w:r>
              <w:rPr>
                <w:noProof/>
                <w:webHidden/>
              </w:rPr>
              <w:fldChar w:fldCharType="separate"/>
            </w:r>
            <w:r>
              <w:rPr>
                <w:noProof/>
                <w:webHidden/>
              </w:rPr>
              <w:t>4</w:t>
            </w:r>
            <w:r>
              <w:rPr>
                <w:noProof/>
                <w:webHidden/>
              </w:rPr>
              <w:fldChar w:fldCharType="end"/>
            </w:r>
          </w:hyperlink>
        </w:p>
        <w:p w14:paraId="7D7FE46D" w14:textId="4C649E60" w:rsidR="003F134A" w:rsidRDefault="003F134A">
          <w:pPr>
            <w:pStyle w:val="TOC1"/>
            <w:tabs>
              <w:tab w:val="left" w:pos="440"/>
              <w:tab w:val="right" w:leader="dot" w:pos="9350"/>
            </w:tabs>
            <w:rPr>
              <w:noProof/>
              <w:kern w:val="2"/>
              <w:sz w:val="24"/>
              <w:szCs w:val="24"/>
              <w:lang w:val="en-BE" w:eastAsia="en-BE"/>
              <w14:ligatures w14:val="standardContextual"/>
            </w:rPr>
          </w:pPr>
          <w:hyperlink w:anchor="_Toc187326728" w:history="1">
            <w:r w:rsidRPr="006C3523">
              <w:rPr>
                <w:rStyle w:val="Hyperlink"/>
                <w:noProof/>
              </w:rPr>
              <w:t>4</w:t>
            </w:r>
            <w:r>
              <w:rPr>
                <w:noProof/>
                <w:kern w:val="2"/>
                <w:sz w:val="24"/>
                <w:szCs w:val="24"/>
                <w:lang w:val="en-BE" w:eastAsia="en-BE"/>
                <w14:ligatures w14:val="standardContextual"/>
              </w:rPr>
              <w:tab/>
            </w:r>
            <w:r w:rsidRPr="006C3523">
              <w:rPr>
                <w:rStyle w:val="Hyperlink"/>
                <w:noProof/>
              </w:rPr>
              <w:t>Introduction</w:t>
            </w:r>
            <w:r>
              <w:rPr>
                <w:noProof/>
                <w:webHidden/>
              </w:rPr>
              <w:tab/>
            </w:r>
            <w:r>
              <w:rPr>
                <w:noProof/>
                <w:webHidden/>
              </w:rPr>
              <w:fldChar w:fldCharType="begin"/>
            </w:r>
            <w:r>
              <w:rPr>
                <w:noProof/>
                <w:webHidden/>
              </w:rPr>
              <w:instrText xml:space="preserve"> PAGEREF _Toc187326728 \h </w:instrText>
            </w:r>
            <w:r>
              <w:rPr>
                <w:noProof/>
                <w:webHidden/>
              </w:rPr>
            </w:r>
            <w:r>
              <w:rPr>
                <w:noProof/>
                <w:webHidden/>
              </w:rPr>
              <w:fldChar w:fldCharType="separate"/>
            </w:r>
            <w:r>
              <w:rPr>
                <w:noProof/>
                <w:webHidden/>
              </w:rPr>
              <w:t>5</w:t>
            </w:r>
            <w:r>
              <w:rPr>
                <w:noProof/>
                <w:webHidden/>
              </w:rPr>
              <w:fldChar w:fldCharType="end"/>
            </w:r>
          </w:hyperlink>
        </w:p>
        <w:p w14:paraId="2E6B3591" w14:textId="71066BE5" w:rsidR="003F134A" w:rsidRDefault="003F134A">
          <w:pPr>
            <w:pStyle w:val="TOC1"/>
            <w:tabs>
              <w:tab w:val="left" w:pos="440"/>
              <w:tab w:val="right" w:leader="dot" w:pos="9350"/>
            </w:tabs>
            <w:rPr>
              <w:noProof/>
              <w:kern w:val="2"/>
              <w:sz w:val="24"/>
              <w:szCs w:val="24"/>
              <w:lang w:val="en-BE" w:eastAsia="en-BE"/>
              <w14:ligatures w14:val="standardContextual"/>
            </w:rPr>
          </w:pPr>
          <w:hyperlink w:anchor="_Toc187326729" w:history="1">
            <w:r w:rsidRPr="006C3523">
              <w:rPr>
                <w:rStyle w:val="Hyperlink"/>
                <w:noProof/>
              </w:rPr>
              <w:t>5</w:t>
            </w:r>
            <w:r>
              <w:rPr>
                <w:noProof/>
                <w:kern w:val="2"/>
                <w:sz w:val="24"/>
                <w:szCs w:val="24"/>
                <w:lang w:val="en-BE" w:eastAsia="en-BE"/>
                <w14:ligatures w14:val="standardContextual"/>
              </w:rPr>
              <w:tab/>
            </w:r>
            <w:r w:rsidRPr="006C3523">
              <w:rPr>
                <w:rStyle w:val="Hyperlink"/>
                <w:noProof/>
              </w:rPr>
              <w:t>Theoretical Framework</w:t>
            </w:r>
            <w:r>
              <w:rPr>
                <w:noProof/>
                <w:webHidden/>
              </w:rPr>
              <w:tab/>
            </w:r>
            <w:r>
              <w:rPr>
                <w:noProof/>
                <w:webHidden/>
              </w:rPr>
              <w:fldChar w:fldCharType="begin"/>
            </w:r>
            <w:r>
              <w:rPr>
                <w:noProof/>
                <w:webHidden/>
              </w:rPr>
              <w:instrText xml:space="preserve"> PAGEREF _Toc187326729 \h </w:instrText>
            </w:r>
            <w:r>
              <w:rPr>
                <w:noProof/>
                <w:webHidden/>
              </w:rPr>
            </w:r>
            <w:r>
              <w:rPr>
                <w:noProof/>
                <w:webHidden/>
              </w:rPr>
              <w:fldChar w:fldCharType="separate"/>
            </w:r>
            <w:r>
              <w:rPr>
                <w:noProof/>
                <w:webHidden/>
              </w:rPr>
              <w:t>6</w:t>
            </w:r>
            <w:r>
              <w:rPr>
                <w:noProof/>
                <w:webHidden/>
              </w:rPr>
              <w:fldChar w:fldCharType="end"/>
            </w:r>
          </w:hyperlink>
        </w:p>
        <w:p w14:paraId="61F2BAD7" w14:textId="16999398" w:rsidR="003F134A" w:rsidRDefault="003F134A">
          <w:pPr>
            <w:pStyle w:val="TOC2"/>
            <w:tabs>
              <w:tab w:val="left" w:pos="960"/>
              <w:tab w:val="right" w:leader="dot" w:pos="9350"/>
            </w:tabs>
            <w:rPr>
              <w:noProof/>
              <w:kern w:val="2"/>
              <w:sz w:val="24"/>
              <w:szCs w:val="24"/>
              <w:lang w:val="en-BE" w:eastAsia="en-BE"/>
              <w14:ligatures w14:val="standardContextual"/>
            </w:rPr>
          </w:pPr>
          <w:hyperlink w:anchor="_Toc187326730" w:history="1">
            <w:r w:rsidRPr="006C3523">
              <w:rPr>
                <w:rStyle w:val="Hyperlink"/>
                <w:noProof/>
              </w:rPr>
              <w:t>5.1</w:t>
            </w:r>
            <w:r>
              <w:rPr>
                <w:noProof/>
                <w:kern w:val="2"/>
                <w:sz w:val="24"/>
                <w:szCs w:val="24"/>
                <w:lang w:val="en-BE" w:eastAsia="en-BE"/>
                <w14:ligatures w14:val="standardContextual"/>
              </w:rPr>
              <w:tab/>
            </w:r>
            <w:r w:rsidRPr="006C3523">
              <w:rPr>
                <w:rStyle w:val="Hyperlink"/>
                <w:noProof/>
              </w:rPr>
              <w:t>Ray Tracing</w:t>
            </w:r>
            <w:r>
              <w:rPr>
                <w:noProof/>
                <w:webHidden/>
              </w:rPr>
              <w:tab/>
            </w:r>
            <w:r>
              <w:rPr>
                <w:noProof/>
                <w:webHidden/>
              </w:rPr>
              <w:fldChar w:fldCharType="begin"/>
            </w:r>
            <w:r>
              <w:rPr>
                <w:noProof/>
                <w:webHidden/>
              </w:rPr>
              <w:instrText xml:space="preserve"> PAGEREF _Toc187326730 \h </w:instrText>
            </w:r>
            <w:r>
              <w:rPr>
                <w:noProof/>
                <w:webHidden/>
              </w:rPr>
            </w:r>
            <w:r>
              <w:rPr>
                <w:noProof/>
                <w:webHidden/>
              </w:rPr>
              <w:fldChar w:fldCharType="separate"/>
            </w:r>
            <w:r>
              <w:rPr>
                <w:noProof/>
                <w:webHidden/>
              </w:rPr>
              <w:t>6</w:t>
            </w:r>
            <w:r>
              <w:rPr>
                <w:noProof/>
                <w:webHidden/>
              </w:rPr>
              <w:fldChar w:fldCharType="end"/>
            </w:r>
          </w:hyperlink>
        </w:p>
        <w:p w14:paraId="37F6A8AA" w14:textId="172C1FFB"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31" w:history="1">
            <w:r w:rsidRPr="006C3523">
              <w:rPr>
                <w:rStyle w:val="Hyperlink"/>
                <w:noProof/>
              </w:rPr>
              <w:t>5.1.1</w:t>
            </w:r>
            <w:r>
              <w:rPr>
                <w:noProof/>
                <w:kern w:val="2"/>
                <w:sz w:val="24"/>
                <w:szCs w:val="24"/>
                <w:lang w:val="en-BE" w:eastAsia="en-BE"/>
                <w14:ligatures w14:val="standardContextual"/>
              </w:rPr>
              <w:tab/>
            </w:r>
            <w:r w:rsidRPr="006C3523">
              <w:rPr>
                <w:rStyle w:val="Hyperlink"/>
                <w:noProof/>
              </w:rPr>
              <w:t>Fundamentals</w:t>
            </w:r>
            <w:r>
              <w:rPr>
                <w:noProof/>
                <w:webHidden/>
              </w:rPr>
              <w:tab/>
            </w:r>
            <w:r>
              <w:rPr>
                <w:noProof/>
                <w:webHidden/>
              </w:rPr>
              <w:fldChar w:fldCharType="begin"/>
            </w:r>
            <w:r>
              <w:rPr>
                <w:noProof/>
                <w:webHidden/>
              </w:rPr>
              <w:instrText xml:space="preserve"> PAGEREF _Toc187326731 \h </w:instrText>
            </w:r>
            <w:r>
              <w:rPr>
                <w:noProof/>
                <w:webHidden/>
              </w:rPr>
            </w:r>
            <w:r>
              <w:rPr>
                <w:noProof/>
                <w:webHidden/>
              </w:rPr>
              <w:fldChar w:fldCharType="separate"/>
            </w:r>
            <w:r>
              <w:rPr>
                <w:noProof/>
                <w:webHidden/>
              </w:rPr>
              <w:t>6</w:t>
            </w:r>
            <w:r>
              <w:rPr>
                <w:noProof/>
                <w:webHidden/>
              </w:rPr>
              <w:fldChar w:fldCharType="end"/>
            </w:r>
          </w:hyperlink>
        </w:p>
        <w:p w14:paraId="0CB16471" w14:textId="49B0EA3F"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32" w:history="1">
            <w:r w:rsidRPr="006C3523">
              <w:rPr>
                <w:rStyle w:val="Hyperlink"/>
                <w:noProof/>
                <w:lang w:val="en-BE"/>
              </w:rPr>
              <w:t>5.1.2</w:t>
            </w:r>
            <w:r>
              <w:rPr>
                <w:noProof/>
                <w:kern w:val="2"/>
                <w:sz w:val="24"/>
                <w:szCs w:val="24"/>
                <w:lang w:val="en-BE" w:eastAsia="en-BE"/>
                <w14:ligatures w14:val="standardContextual"/>
              </w:rPr>
              <w:tab/>
            </w:r>
            <w:r w:rsidRPr="006C3523">
              <w:rPr>
                <w:rStyle w:val="Hyperlink"/>
                <w:noProof/>
                <w:lang w:val="en-BE"/>
              </w:rPr>
              <w:t>Acceleration structures</w:t>
            </w:r>
            <w:r>
              <w:rPr>
                <w:noProof/>
                <w:webHidden/>
              </w:rPr>
              <w:tab/>
            </w:r>
            <w:r>
              <w:rPr>
                <w:noProof/>
                <w:webHidden/>
              </w:rPr>
              <w:fldChar w:fldCharType="begin"/>
            </w:r>
            <w:r>
              <w:rPr>
                <w:noProof/>
                <w:webHidden/>
              </w:rPr>
              <w:instrText xml:space="preserve"> PAGEREF _Toc187326732 \h </w:instrText>
            </w:r>
            <w:r>
              <w:rPr>
                <w:noProof/>
                <w:webHidden/>
              </w:rPr>
            </w:r>
            <w:r>
              <w:rPr>
                <w:noProof/>
                <w:webHidden/>
              </w:rPr>
              <w:fldChar w:fldCharType="separate"/>
            </w:r>
            <w:r>
              <w:rPr>
                <w:noProof/>
                <w:webHidden/>
              </w:rPr>
              <w:t>7</w:t>
            </w:r>
            <w:r>
              <w:rPr>
                <w:noProof/>
                <w:webHidden/>
              </w:rPr>
              <w:fldChar w:fldCharType="end"/>
            </w:r>
          </w:hyperlink>
        </w:p>
        <w:p w14:paraId="0C66FEFF" w14:textId="176EBB38" w:rsidR="003F134A" w:rsidRDefault="003F134A">
          <w:pPr>
            <w:pStyle w:val="TOC2"/>
            <w:tabs>
              <w:tab w:val="left" w:pos="960"/>
              <w:tab w:val="right" w:leader="dot" w:pos="9350"/>
            </w:tabs>
            <w:rPr>
              <w:noProof/>
              <w:kern w:val="2"/>
              <w:sz w:val="24"/>
              <w:szCs w:val="24"/>
              <w:lang w:val="en-BE" w:eastAsia="en-BE"/>
              <w14:ligatures w14:val="standardContextual"/>
            </w:rPr>
          </w:pPr>
          <w:hyperlink w:anchor="_Toc187326733" w:history="1">
            <w:r w:rsidRPr="006C3523">
              <w:rPr>
                <w:rStyle w:val="Hyperlink"/>
                <w:noProof/>
              </w:rPr>
              <w:t>5.2</w:t>
            </w:r>
            <w:r>
              <w:rPr>
                <w:noProof/>
                <w:kern w:val="2"/>
                <w:sz w:val="24"/>
                <w:szCs w:val="24"/>
                <w:lang w:val="en-BE" w:eastAsia="en-BE"/>
                <w14:ligatures w14:val="standardContextual"/>
              </w:rPr>
              <w:tab/>
            </w:r>
            <w:r w:rsidRPr="006C3523">
              <w:rPr>
                <w:rStyle w:val="Hyperlink"/>
                <w:noProof/>
              </w:rPr>
              <w:t>sphere tracing (ray marching)</w:t>
            </w:r>
            <w:r>
              <w:rPr>
                <w:noProof/>
                <w:webHidden/>
              </w:rPr>
              <w:tab/>
            </w:r>
            <w:r>
              <w:rPr>
                <w:noProof/>
                <w:webHidden/>
              </w:rPr>
              <w:fldChar w:fldCharType="begin"/>
            </w:r>
            <w:r>
              <w:rPr>
                <w:noProof/>
                <w:webHidden/>
              </w:rPr>
              <w:instrText xml:space="preserve"> PAGEREF _Toc187326733 \h </w:instrText>
            </w:r>
            <w:r>
              <w:rPr>
                <w:noProof/>
                <w:webHidden/>
              </w:rPr>
            </w:r>
            <w:r>
              <w:rPr>
                <w:noProof/>
                <w:webHidden/>
              </w:rPr>
              <w:fldChar w:fldCharType="separate"/>
            </w:r>
            <w:r>
              <w:rPr>
                <w:noProof/>
                <w:webHidden/>
              </w:rPr>
              <w:t>8</w:t>
            </w:r>
            <w:r>
              <w:rPr>
                <w:noProof/>
                <w:webHidden/>
              </w:rPr>
              <w:fldChar w:fldCharType="end"/>
            </w:r>
          </w:hyperlink>
        </w:p>
        <w:p w14:paraId="66513C19" w14:textId="2535444A"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34" w:history="1">
            <w:r w:rsidRPr="006C3523">
              <w:rPr>
                <w:rStyle w:val="Hyperlink"/>
                <w:noProof/>
              </w:rPr>
              <w:t>5.2.1</w:t>
            </w:r>
            <w:r>
              <w:rPr>
                <w:noProof/>
                <w:kern w:val="2"/>
                <w:sz w:val="24"/>
                <w:szCs w:val="24"/>
                <w:lang w:val="en-BE" w:eastAsia="en-BE"/>
                <w14:ligatures w14:val="standardContextual"/>
              </w:rPr>
              <w:tab/>
            </w:r>
            <w:r w:rsidRPr="006C3523">
              <w:rPr>
                <w:rStyle w:val="Hyperlink"/>
                <w:noProof/>
              </w:rPr>
              <w:t>Fundamentals</w:t>
            </w:r>
            <w:r>
              <w:rPr>
                <w:noProof/>
                <w:webHidden/>
              </w:rPr>
              <w:tab/>
            </w:r>
            <w:r>
              <w:rPr>
                <w:noProof/>
                <w:webHidden/>
              </w:rPr>
              <w:fldChar w:fldCharType="begin"/>
            </w:r>
            <w:r>
              <w:rPr>
                <w:noProof/>
                <w:webHidden/>
              </w:rPr>
              <w:instrText xml:space="preserve"> PAGEREF _Toc187326734 \h </w:instrText>
            </w:r>
            <w:r>
              <w:rPr>
                <w:noProof/>
                <w:webHidden/>
              </w:rPr>
            </w:r>
            <w:r>
              <w:rPr>
                <w:noProof/>
                <w:webHidden/>
              </w:rPr>
              <w:fldChar w:fldCharType="separate"/>
            </w:r>
            <w:r>
              <w:rPr>
                <w:noProof/>
                <w:webHidden/>
              </w:rPr>
              <w:t>8</w:t>
            </w:r>
            <w:r>
              <w:rPr>
                <w:noProof/>
                <w:webHidden/>
              </w:rPr>
              <w:fldChar w:fldCharType="end"/>
            </w:r>
          </w:hyperlink>
        </w:p>
        <w:p w14:paraId="557B8584" w14:textId="7111D6A4"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35" w:history="1">
            <w:r w:rsidRPr="006C3523">
              <w:rPr>
                <w:rStyle w:val="Hyperlink"/>
                <w:noProof/>
              </w:rPr>
              <w:t>5.2.2</w:t>
            </w:r>
            <w:r>
              <w:rPr>
                <w:noProof/>
                <w:kern w:val="2"/>
                <w:sz w:val="24"/>
                <w:szCs w:val="24"/>
                <w:lang w:val="en-BE" w:eastAsia="en-BE"/>
                <w14:ligatures w14:val="standardContextual"/>
              </w:rPr>
              <w:tab/>
            </w:r>
            <w:r w:rsidRPr="006C3523">
              <w:rPr>
                <w:rStyle w:val="Hyperlink"/>
                <w:noProof/>
              </w:rPr>
              <w:t>Approaches considered</w:t>
            </w:r>
            <w:r>
              <w:rPr>
                <w:noProof/>
                <w:webHidden/>
              </w:rPr>
              <w:tab/>
            </w:r>
            <w:r>
              <w:rPr>
                <w:noProof/>
                <w:webHidden/>
              </w:rPr>
              <w:fldChar w:fldCharType="begin"/>
            </w:r>
            <w:r>
              <w:rPr>
                <w:noProof/>
                <w:webHidden/>
              </w:rPr>
              <w:instrText xml:space="preserve"> PAGEREF _Toc187326735 \h </w:instrText>
            </w:r>
            <w:r>
              <w:rPr>
                <w:noProof/>
                <w:webHidden/>
              </w:rPr>
            </w:r>
            <w:r>
              <w:rPr>
                <w:noProof/>
                <w:webHidden/>
              </w:rPr>
              <w:fldChar w:fldCharType="separate"/>
            </w:r>
            <w:r>
              <w:rPr>
                <w:noProof/>
                <w:webHidden/>
              </w:rPr>
              <w:t>11</w:t>
            </w:r>
            <w:r>
              <w:rPr>
                <w:noProof/>
                <w:webHidden/>
              </w:rPr>
              <w:fldChar w:fldCharType="end"/>
            </w:r>
          </w:hyperlink>
        </w:p>
        <w:p w14:paraId="7EBDEB25" w14:textId="4C890B40" w:rsidR="003F134A" w:rsidRDefault="003F134A">
          <w:pPr>
            <w:pStyle w:val="TOC1"/>
            <w:tabs>
              <w:tab w:val="left" w:pos="440"/>
              <w:tab w:val="right" w:leader="dot" w:pos="9350"/>
            </w:tabs>
            <w:rPr>
              <w:noProof/>
              <w:kern w:val="2"/>
              <w:sz w:val="24"/>
              <w:szCs w:val="24"/>
              <w:lang w:val="en-BE" w:eastAsia="en-BE"/>
              <w14:ligatures w14:val="standardContextual"/>
            </w:rPr>
          </w:pPr>
          <w:hyperlink w:anchor="_Toc187326736" w:history="1">
            <w:r w:rsidRPr="006C3523">
              <w:rPr>
                <w:rStyle w:val="Hyperlink"/>
                <w:noProof/>
              </w:rPr>
              <w:t>6</w:t>
            </w:r>
            <w:r>
              <w:rPr>
                <w:noProof/>
                <w:kern w:val="2"/>
                <w:sz w:val="24"/>
                <w:szCs w:val="24"/>
                <w:lang w:val="en-BE" w:eastAsia="en-BE"/>
                <w14:ligatures w14:val="standardContextual"/>
              </w:rPr>
              <w:tab/>
            </w:r>
            <w:r w:rsidRPr="006C3523">
              <w:rPr>
                <w:rStyle w:val="Hyperlink"/>
                <w:noProof/>
              </w:rPr>
              <w:t>Case study</w:t>
            </w:r>
            <w:r>
              <w:rPr>
                <w:noProof/>
                <w:webHidden/>
              </w:rPr>
              <w:tab/>
            </w:r>
            <w:r>
              <w:rPr>
                <w:noProof/>
                <w:webHidden/>
              </w:rPr>
              <w:fldChar w:fldCharType="begin"/>
            </w:r>
            <w:r>
              <w:rPr>
                <w:noProof/>
                <w:webHidden/>
              </w:rPr>
              <w:instrText xml:space="preserve"> PAGEREF _Toc187326736 \h </w:instrText>
            </w:r>
            <w:r>
              <w:rPr>
                <w:noProof/>
                <w:webHidden/>
              </w:rPr>
            </w:r>
            <w:r>
              <w:rPr>
                <w:noProof/>
                <w:webHidden/>
              </w:rPr>
              <w:fldChar w:fldCharType="separate"/>
            </w:r>
            <w:r>
              <w:rPr>
                <w:noProof/>
                <w:webHidden/>
              </w:rPr>
              <w:t>12</w:t>
            </w:r>
            <w:r>
              <w:rPr>
                <w:noProof/>
                <w:webHidden/>
              </w:rPr>
              <w:fldChar w:fldCharType="end"/>
            </w:r>
          </w:hyperlink>
        </w:p>
        <w:p w14:paraId="56F2F49C" w14:textId="26BCDFFA" w:rsidR="003F134A" w:rsidRDefault="003F134A">
          <w:pPr>
            <w:pStyle w:val="TOC2"/>
            <w:tabs>
              <w:tab w:val="left" w:pos="960"/>
              <w:tab w:val="right" w:leader="dot" w:pos="9350"/>
            </w:tabs>
            <w:rPr>
              <w:noProof/>
              <w:kern w:val="2"/>
              <w:sz w:val="24"/>
              <w:szCs w:val="24"/>
              <w:lang w:val="en-BE" w:eastAsia="en-BE"/>
              <w14:ligatures w14:val="standardContextual"/>
            </w:rPr>
          </w:pPr>
          <w:hyperlink w:anchor="_Toc187326737" w:history="1">
            <w:r w:rsidRPr="006C3523">
              <w:rPr>
                <w:rStyle w:val="Hyperlink"/>
                <w:noProof/>
              </w:rPr>
              <w:t>6.1</w:t>
            </w:r>
            <w:r>
              <w:rPr>
                <w:noProof/>
                <w:kern w:val="2"/>
                <w:sz w:val="24"/>
                <w:szCs w:val="24"/>
                <w:lang w:val="en-BE" w:eastAsia="en-BE"/>
                <w14:ligatures w14:val="standardContextual"/>
              </w:rPr>
              <w:tab/>
            </w:r>
            <w:r w:rsidRPr="006C3523">
              <w:rPr>
                <w:rStyle w:val="Hyperlink"/>
                <w:noProof/>
              </w:rPr>
              <w:t>aabbs for sdfs</w:t>
            </w:r>
            <w:r>
              <w:rPr>
                <w:noProof/>
                <w:webHidden/>
              </w:rPr>
              <w:tab/>
            </w:r>
            <w:r>
              <w:rPr>
                <w:noProof/>
                <w:webHidden/>
              </w:rPr>
              <w:fldChar w:fldCharType="begin"/>
            </w:r>
            <w:r>
              <w:rPr>
                <w:noProof/>
                <w:webHidden/>
              </w:rPr>
              <w:instrText xml:space="preserve"> PAGEREF _Toc187326737 \h </w:instrText>
            </w:r>
            <w:r>
              <w:rPr>
                <w:noProof/>
                <w:webHidden/>
              </w:rPr>
            </w:r>
            <w:r>
              <w:rPr>
                <w:noProof/>
                <w:webHidden/>
              </w:rPr>
              <w:fldChar w:fldCharType="separate"/>
            </w:r>
            <w:r>
              <w:rPr>
                <w:noProof/>
                <w:webHidden/>
              </w:rPr>
              <w:t>12</w:t>
            </w:r>
            <w:r>
              <w:rPr>
                <w:noProof/>
                <w:webHidden/>
              </w:rPr>
              <w:fldChar w:fldCharType="end"/>
            </w:r>
          </w:hyperlink>
        </w:p>
        <w:p w14:paraId="419EDC6A" w14:textId="27973AAA"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38" w:history="1">
            <w:r w:rsidRPr="006C3523">
              <w:rPr>
                <w:rStyle w:val="Hyperlink"/>
                <w:noProof/>
              </w:rPr>
              <w:t>6.1.1</w:t>
            </w:r>
            <w:r>
              <w:rPr>
                <w:noProof/>
                <w:kern w:val="2"/>
                <w:sz w:val="24"/>
                <w:szCs w:val="24"/>
                <w:lang w:val="en-BE" w:eastAsia="en-BE"/>
                <w14:ligatures w14:val="standardContextual"/>
              </w:rPr>
              <w:tab/>
            </w:r>
            <w:r w:rsidRPr="006C3523">
              <w:rPr>
                <w:rStyle w:val="Hyperlink"/>
                <w:noProof/>
              </w:rPr>
              <w:t>aabbs for sdfs are early outs</w:t>
            </w:r>
            <w:r>
              <w:rPr>
                <w:noProof/>
                <w:webHidden/>
              </w:rPr>
              <w:tab/>
            </w:r>
            <w:r>
              <w:rPr>
                <w:noProof/>
                <w:webHidden/>
              </w:rPr>
              <w:fldChar w:fldCharType="begin"/>
            </w:r>
            <w:r>
              <w:rPr>
                <w:noProof/>
                <w:webHidden/>
              </w:rPr>
              <w:instrText xml:space="preserve"> PAGEREF _Toc187326738 \h </w:instrText>
            </w:r>
            <w:r>
              <w:rPr>
                <w:noProof/>
                <w:webHidden/>
              </w:rPr>
            </w:r>
            <w:r>
              <w:rPr>
                <w:noProof/>
                <w:webHidden/>
              </w:rPr>
              <w:fldChar w:fldCharType="separate"/>
            </w:r>
            <w:r>
              <w:rPr>
                <w:noProof/>
                <w:webHidden/>
              </w:rPr>
              <w:t>12</w:t>
            </w:r>
            <w:r>
              <w:rPr>
                <w:noProof/>
                <w:webHidden/>
              </w:rPr>
              <w:fldChar w:fldCharType="end"/>
            </w:r>
          </w:hyperlink>
        </w:p>
        <w:p w14:paraId="067A9CE3" w14:textId="0A729FA6"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39" w:history="1">
            <w:r w:rsidRPr="006C3523">
              <w:rPr>
                <w:rStyle w:val="Hyperlink"/>
                <w:noProof/>
              </w:rPr>
              <w:t>6.1.2</w:t>
            </w:r>
            <w:r>
              <w:rPr>
                <w:noProof/>
                <w:kern w:val="2"/>
                <w:sz w:val="24"/>
                <w:szCs w:val="24"/>
                <w:lang w:val="en-BE" w:eastAsia="en-BE"/>
                <w14:ligatures w14:val="standardContextual"/>
              </w:rPr>
              <w:tab/>
            </w:r>
            <w:r w:rsidRPr="006C3523">
              <w:rPr>
                <w:rStyle w:val="Hyperlink"/>
                <w:noProof/>
              </w:rPr>
              <w:t>Box early out</w:t>
            </w:r>
            <w:r>
              <w:rPr>
                <w:noProof/>
                <w:webHidden/>
              </w:rPr>
              <w:tab/>
            </w:r>
            <w:r>
              <w:rPr>
                <w:noProof/>
                <w:webHidden/>
              </w:rPr>
              <w:fldChar w:fldCharType="begin"/>
            </w:r>
            <w:r>
              <w:rPr>
                <w:noProof/>
                <w:webHidden/>
              </w:rPr>
              <w:instrText xml:space="preserve"> PAGEREF _Toc187326739 \h </w:instrText>
            </w:r>
            <w:r>
              <w:rPr>
                <w:noProof/>
                <w:webHidden/>
              </w:rPr>
            </w:r>
            <w:r>
              <w:rPr>
                <w:noProof/>
                <w:webHidden/>
              </w:rPr>
              <w:fldChar w:fldCharType="separate"/>
            </w:r>
            <w:r>
              <w:rPr>
                <w:noProof/>
                <w:webHidden/>
              </w:rPr>
              <w:t>13</w:t>
            </w:r>
            <w:r>
              <w:rPr>
                <w:noProof/>
                <w:webHidden/>
              </w:rPr>
              <w:fldChar w:fldCharType="end"/>
            </w:r>
          </w:hyperlink>
        </w:p>
        <w:p w14:paraId="28E163CB" w14:textId="5C3C7503"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40" w:history="1">
            <w:r w:rsidRPr="006C3523">
              <w:rPr>
                <w:rStyle w:val="Hyperlink"/>
                <w:noProof/>
              </w:rPr>
              <w:t>6.1.3</w:t>
            </w:r>
            <w:r>
              <w:rPr>
                <w:noProof/>
                <w:kern w:val="2"/>
                <w:sz w:val="24"/>
                <w:szCs w:val="24"/>
                <w:lang w:val="en-BE" w:eastAsia="en-BE"/>
                <w14:ligatures w14:val="standardContextual"/>
              </w:rPr>
              <w:tab/>
            </w:r>
            <w:r w:rsidRPr="006C3523">
              <w:rPr>
                <w:rStyle w:val="Hyperlink"/>
                <w:noProof/>
              </w:rPr>
              <w:t>Sphere early out</w:t>
            </w:r>
            <w:r>
              <w:rPr>
                <w:noProof/>
                <w:webHidden/>
              </w:rPr>
              <w:tab/>
            </w:r>
            <w:r>
              <w:rPr>
                <w:noProof/>
                <w:webHidden/>
              </w:rPr>
              <w:fldChar w:fldCharType="begin"/>
            </w:r>
            <w:r>
              <w:rPr>
                <w:noProof/>
                <w:webHidden/>
              </w:rPr>
              <w:instrText xml:space="preserve"> PAGEREF _Toc187326740 \h </w:instrText>
            </w:r>
            <w:r>
              <w:rPr>
                <w:noProof/>
                <w:webHidden/>
              </w:rPr>
            </w:r>
            <w:r>
              <w:rPr>
                <w:noProof/>
                <w:webHidden/>
              </w:rPr>
              <w:fldChar w:fldCharType="separate"/>
            </w:r>
            <w:r>
              <w:rPr>
                <w:noProof/>
                <w:webHidden/>
              </w:rPr>
              <w:t>14</w:t>
            </w:r>
            <w:r>
              <w:rPr>
                <w:noProof/>
                <w:webHidden/>
              </w:rPr>
              <w:fldChar w:fldCharType="end"/>
            </w:r>
          </w:hyperlink>
        </w:p>
        <w:p w14:paraId="69BE267B" w14:textId="31072F3E"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41" w:history="1">
            <w:r w:rsidRPr="006C3523">
              <w:rPr>
                <w:rStyle w:val="Hyperlink"/>
                <w:noProof/>
              </w:rPr>
              <w:t>6.1.4</w:t>
            </w:r>
            <w:r>
              <w:rPr>
                <w:noProof/>
                <w:kern w:val="2"/>
                <w:sz w:val="24"/>
                <w:szCs w:val="24"/>
                <w:lang w:val="en-BE" w:eastAsia="en-BE"/>
                <w14:ligatures w14:val="standardContextual"/>
              </w:rPr>
              <w:tab/>
            </w:r>
            <w:r w:rsidRPr="006C3523">
              <w:rPr>
                <w:rStyle w:val="Hyperlink"/>
                <w:noProof/>
              </w:rPr>
              <w:t>Testing</w:t>
            </w:r>
            <w:r>
              <w:rPr>
                <w:noProof/>
                <w:webHidden/>
              </w:rPr>
              <w:tab/>
            </w:r>
            <w:r>
              <w:rPr>
                <w:noProof/>
                <w:webHidden/>
              </w:rPr>
              <w:fldChar w:fldCharType="begin"/>
            </w:r>
            <w:r>
              <w:rPr>
                <w:noProof/>
                <w:webHidden/>
              </w:rPr>
              <w:instrText xml:space="preserve"> PAGEREF _Toc187326741 \h </w:instrText>
            </w:r>
            <w:r>
              <w:rPr>
                <w:noProof/>
                <w:webHidden/>
              </w:rPr>
            </w:r>
            <w:r>
              <w:rPr>
                <w:noProof/>
                <w:webHidden/>
              </w:rPr>
              <w:fldChar w:fldCharType="separate"/>
            </w:r>
            <w:r>
              <w:rPr>
                <w:noProof/>
                <w:webHidden/>
              </w:rPr>
              <w:t>15</w:t>
            </w:r>
            <w:r>
              <w:rPr>
                <w:noProof/>
                <w:webHidden/>
              </w:rPr>
              <w:fldChar w:fldCharType="end"/>
            </w:r>
          </w:hyperlink>
        </w:p>
        <w:p w14:paraId="3ED71E51" w14:textId="5BAEBF6C"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42" w:history="1">
            <w:r w:rsidRPr="006C3523">
              <w:rPr>
                <w:rStyle w:val="Hyperlink"/>
                <w:noProof/>
              </w:rPr>
              <w:t>6.1.5</w:t>
            </w:r>
            <w:r>
              <w:rPr>
                <w:noProof/>
                <w:kern w:val="2"/>
                <w:sz w:val="24"/>
                <w:szCs w:val="24"/>
                <w:lang w:val="en-BE" w:eastAsia="en-BE"/>
                <w14:ligatures w14:val="standardContextual"/>
              </w:rPr>
              <w:tab/>
            </w:r>
            <w:r w:rsidRPr="006C3523">
              <w:rPr>
                <w:rStyle w:val="Hyperlink"/>
                <w:noProof/>
              </w:rPr>
              <w:t>Results</w:t>
            </w:r>
            <w:r>
              <w:rPr>
                <w:noProof/>
                <w:webHidden/>
              </w:rPr>
              <w:tab/>
            </w:r>
            <w:r>
              <w:rPr>
                <w:noProof/>
                <w:webHidden/>
              </w:rPr>
              <w:fldChar w:fldCharType="begin"/>
            </w:r>
            <w:r>
              <w:rPr>
                <w:noProof/>
                <w:webHidden/>
              </w:rPr>
              <w:instrText xml:space="preserve"> PAGEREF _Toc187326742 \h </w:instrText>
            </w:r>
            <w:r>
              <w:rPr>
                <w:noProof/>
                <w:webHidden/>
              </w:rPr>
            </w:r>
            <w:r>
              <w:rPr>
                <w:noProof/>
                <w:webHidden/>
              </w:rPr>
              <w:fldChar w:fldCharType="separate"/>
            </w:r>
            <w:r>
              <w:rPr>
                <w:noProof/>
                <w:webHidden/>
              </w:rPr>
              <w:t>16</w:t>
            </w:r>
            <w:r>
              <w:rPr>
                <w:noProof/>
                <w:webHidden/>
              </w:rPr>
              <w:fldChar w:fldCharType="end"/>
            </w:r>
          </w:hyperlink>
        </w:p>
        <w:p w14:paraId="5DB2D6E6" w14:textId="7FF520D5" w:rsidR="003F134A" w:rsidRDefault="003F134A">
          <w:pPr>
            <w:pStyle w:val="TOC2"/>
            <w:tabs>
              <w:tab w:val="left" w:pos="960"/>
              <w:tab w:val="right" w:leader="dot" w:pos="9350"/>
            </w:tabs>
            <w:rPr>
              <w:noProof/>
              <w:kern w:val="2"/>
              <w:sz w:val="24"/>
              <w:szCs w:val="24"/>
              <w:lang w:val="en-BE" w:eastAsia="en-BE"/>
              <w14:ligatures w14:val="standardContextual"/>
            </w:rPr>
          </w:pPr>
          <w:hyperlink w:anchor="_Toc187326743" w:history="1">
            <w:r w:rsidRPr="006C3523">
              <w:rPr>
                <w:rStyle w:val="Hyperlink"/>
                <w:noProof/>
              </w:rPr>
              <w:t>6.2</w:t>
            </w:r>
            <w:r>
              <w:rPr>
                <w:noProof/>
                <w:kern w:val="2"/>
                <w:sz w:val="24"/>
                <w:szCs w:val="24"/>
                <w:lang w:val="en-BE" w:eastAsia="en-BE"/>
                <w14:ligatures w14:val="standardContextual"/>
              </w:rPr>
              <w:tab/>
            </w:r>
            <w:r w:rsidRPr="006C3523">
              <w:rPr>
                <w:rStyle w:val="Hyperlink"/>
                <w:noProof/>
              </w:rPr>
              <w:t>BVH-Tree for sdfs</w:t>
            </w:r>
            <w:r>
              <w:rPr>
                <w:noProof/>
                <w:webHidden/>
              </w:rPr>
              <w:tab/>
            </w:r>
            <w:r>
              <w:rPr>
                <w:noProof/>
                <w:webHidden/>
              </w:rPr>
              <w:fldChar w:fldCharType="begin"/>
            </w:r>
            <w:r>
              <w:rPr>
                <w:noProof/>
                <w:webHidden/>
              </w:rPr>
              <w:instrText xml:space="preserve"> PAGEREF _Toc187326743 \h </w:instrText>
            </w:r>
            <w:r>
              <w:rPr>
                <w:noProof/>
                <w:webHidden/>
              </w:rPr>
            </w:r>
            <w:r>
              <w:rPr>
                <w:noProof/>
                <w:webHidden/>
              </w:rPr>
              <w:fldChar w:fldCharType="separate"/>
            </w:r>
            <w:r>
              <w:rPr>
                <w:noProof/>
                <w:webHidden/>
              </w:rPr>
              <w:t>18</w:t>
            </w:r>
            <w:r>
              <w:rPr>
                <w:noProof/>
                <w:webHidden/>
              </w:rPr>
              <w:fldChar w:fldCharType="end"/>
            </w:r>
          </w:hyperlink>
        </w:p>
        <w:p w14:paraId="30EB2EB7" w14:textId="7B4D2B00"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44" w:history="1">
            <w:r w:rsidRPr="006C3523">
              <w:rPr>
                <w:rStyle w:val="Hyperlink"/>
                <w:noProof/>
              </w:rPr>
              <w:t>6.2.1</w:t>
            </w:r>
            <w:r>
              <w:rPr>
                <w:noProof/>
                <w:kern w:val="2"/>
                <w:sz w:val="24"/>
                <w:szCs w:val="24"/>
                <w:lang w:val="en-BE" w:eastAsia="en-BE"/>
                <w14:ligatures w14:val="standardContextual"/>
              </w:rPr>
              <w:tab/>
            </w:r>
            <w:r w:rsidRPr="006C3523">
              <w:rPr>
                <w:rStyle w:val="Hyperlink"/>
                <w:noProof/>
              </w:rPr>
              <w:t>bvh-tree for sdfs are scene wide</w:t>
            </w:r>
            <w:r>
              <w:rPr>
                <w:noProof/>
                <w:webHidden/>
              </w:rPr>
              <w:tab/>
            </w:r>
            <w:r>
              <w:rPr>
                <w:noProof/>
                <w:webHidden/>
              </w:rPr>
              <w:fldChar w:fldCharType="begin"/>
            </w:r>
            <w:r>
              <w:rPr>
                <w:noProof/>
                <w:webHidden/>
              </w:rPr>
              <w:instrText xml:space="preserve"> PAGEREF _Toc187326744 \h </w:instrText>
            </w:r>
            <w:r>
              <w:rPr>
                <w:noProof/>
                <w:webHidden/>
              </w:rPr>
            </w:r>
            <w:r>
              <w:rPr>
                <w:noProof/>
                <w:webHidden/>
              </w:rPr>
              <w:fldChar w:fldCharType="separate"/>
            </w:r>
            <w:r>
              <w:rPr>
                <w:noProof/>
                <w:webHidden/>
              </w:rPr>
              <w:t>18</w:t>
            </w:r>
            <w:r>
              <w:rPr>
                <w:noProof/>
                <w:webHidden/>
              </w:rPr>
              <w:fldChar w:fldCharType="end"/>
            </w:r>
          </w:hyperlink>
        </w:p>
        <w:p w14:paraId="496BF14E" w14:textId="5D14FF2F"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45" w:history="1">
            <w:r w:rsidRPr="006C3523">
              <w:rPr>
                <w:rStyle w:val="Hyperlink"/>
                <w:noProof/>
              </w:rPr>
              <w:t>6.2.2</w:t>
            </w:r>
            <w:r>
              <w:rPr>
                <w:noProof/>
                <w:kern w:val="2"/>
                <w:sz w:val="24"/>
                <w:szCs w:val="24"/>
                <w:lang w:val="en-BE" w:eastAsia="en-BE"/>
                <w14:ligatures w14:val="standardContextual"/>
              </w:rPr>
              <w:tab/>
            </w:r>
            <w:r w:rsidRPr="006C3523">
              <w:rPr>
                <w:rStyle w:val="Hyperlink"/>
                <w:noProof/>
              </w:rPr>
              <w:t>constructing the bvh-tree</w:t>
            </w:r>
            <w:r>
              <w:rPr>
                <w:noProof/>
                <w:webHidden/>
              </w:rPr>
              <w:tab/>
            </w:r>
            <w:r>
              <w:rPr>
                <w:noProof/>
                <w:webHidden/>
              </w:rPr>
              <w:fldChar w:fldCharType="begin"/>
            </w:r>
            <w:r>
              <w:rPr>
                <w:noProof/>
                <w:webHidden/>
              </w:rPr>
              <w:instrText xml:space="preserve"> PAGEREF _Toc187326745 \h </w:instrText>
            </w:r>
            <w:r>
              <w:rPr>
                <w:noProof/>
                <w:webHidden/>
              </w:rPr>
            </w:r>
            <w:r>
              <w:rPr>
                <w:noProof/>
                <w:webHidden/>
              </w:rPr>
              <w:fldChar w:fldCharType="separate"/>
            </w:r>
            <w:r>
              <w:rPr>
                <w:noProof/>
                <w:webHidden/>
              </w:rPr>
              <w:t>18</w:t>
            </w:r>
            <w:r>
              <w:rPr>
                <w:noProof/>
                <w:webHidden/>
              </w:rPr>
              <w:fldChar w:fldCharType="end"/>
            </w:r>
          </w:hyperlink>
        </w:p>
        <w:p w14:paraId="4D151A79" w14:textId="372431B6"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46" w:history="1">
            <w:r w:rsidRPr="006C3523">
              <w:rPr>
                <w:rStyle w:val="Hyperlink"/>
                <w:noProof/>
              </w:rPr>
              <w:t>6.2.3</w:t>
            </w:r>
            <w:r>
              <w:rPr>
                <w:noProof/>
                <w:kern w:val="2"/>
                <w:sz w:val="24"/>
                <w:szCs w:val="24"/>
                <w:lang w:val="en-BE" w:eastAsia="en-BE"/>
                <w14:ligatures w14:val="standardContextual"/>
              </w:rPr>
              <w:tab/>
            </w:r>
            <w:r w:rsidRPr="006C3523">
              <w:rPr>
                <w:rStyle w:val="Hyperlink"/>
                <w:noProof/>
              </w:rPr>
              <w:t>Using the bvh-tree</w:t>
            </w:r>
            <w:r>
              <w:rPr>
                <w:noProof/>
                <w:webHidden/>
              </w:rPr>
              <w:tab/>
            </w:r>
            <w:r>
              <w:rPr>
                <w:noProof/>
                <w:webHidden/>
              </w:rPr>
              <w:fldChar w:fldCharType="begin"/>
            </w:r>
            <w:r>
              <w:rPr>
                <w:noProof/>
                <w:webHidden/>
              </w:rPr>
              <w:instrText xml:space="preserve"> PAGEREF _Toc187326746 \h </w:instrText>
            </w:r>
            <w:r>
              <w:rPr>
                <w:noProof/>
                <w:webHidden/>
              </w:rPr>
            </w:r>
            <w:r>
              <w:rPr>
                <w:noProof/>
                <w:webHidden/>
              </w:rPr>
              <w:fldChar w:fldCharType="separate"/>
            </w:r>
            <w:r>
              <w:rPr>
                <w:noProof/>
                <w:webHidden/>
              </w:rPr>
              <w:t>20</w:t>
            </w:r>
            <w:r>
              <w:rPr>
                <w:noProof/>
                <w:webHidden/>
              </w:rPr>
              <w:fldChar w:fldCharType="end"/>
            </w:r>
          </w:hyperlink>
        </w:p>
        <w:p w14:paraId="3DA56554" w14:textId="0C2219AA"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47" w:history="1">
            <w:r w:rsidRPr="006C3523">
              <w:rPr>
                <w:rStyle w:val="Hyperlink"/>
                <w:noProof/>
              </w:rPr>
              <w:t>6.2.4</w:t>
            </w:r>
            <w:r>
              <w:rPr>
                <w:noProof/>
                <w:kern w:val="2"/>
                <w:sz w:val="24"/>
                <w:szCs w:val="24"/>
                <w:lang w:val="en-BE" w:eastAsia="en-BE"/>
                <w14:ligatures w14:val="standardContextual"/>
              </w:rPr>
              <w:tab/>
            </w:r>
            <w:r w:rsidRPr="006C3523">
              <w:rPr>
                <w:rStyle w:val="Hyperlink"/>
                <w:noProof/>
              </w:rPr>
              <w:t>testing</w:t>
            </w:r>
            <w:r>
              <w:rPr>
                <w:noProof/>
                <w:webHidden/>
              </w:rPr>
              <w:tab/>
            </w:r>
            <w:r>
              <w:rPr>
                <w:noProof/>
                <w:webHidden/>
              </w:rPr>
              <w:fldChar w:fldCharType="begin"/>
            </w:r>
            <w:r>
              <w:rPr>
                <w:noProof/>
                <w:webHidden/>
              </w:rPr>
              <w:instrText xml:space="preserve"> PAGEREF _Toc187326747 \h </w:instrText>
            </w:r>
            <w:r>
              <w:rPr>
                <w:noProof/>
                <w:webHidden/>
              </w:rPr>
            </w:r>
            <w:r>
              <w:rPr>
                <w:noProof/>
                <w:webHidden/>
              </w:rPr>
              <w:fldChar w:fldCharType="separate"/>
            </w:r>
            <w:r>
              <w:rPr>
                <w:noProof/>
                <w:webHidden/>
              </w:rPr>
              <w:t>20</w:t>
            </w:r>
            <w:r>
              <w:rPr>
                <w:noProof/>
                <w:webHidden/>
              </w:rPr>
              <w:fldChar w:fldCharType="end"/>
            </w:r>
          </w:hyperlink>
        </w:p>
        <w:p w14:paraId="0D2D2B66" w14:textId="255E405D" w:rsidR="003F134A" w:rsidRDefault="003F134A">
          <w:pPr>
            <w:pStyle w:val="TOC3"/>
            <w:tabs>
              <w:tab w:val="left" w:pos="1200"/>
              <w:tab w:val="right" w:leader="dot" w:pos="9350"/>
            </w:tabs>
            <w:rPr>
              <w:noProof/>
              <w:kern w:val="2"/>
              <w:sz w:val="24"/>
              <w:szCs w:val="24"/>
              <w:lang w:val="en-BE" w:eastAsia="en-BE"/>
              <w14:ligatures w14:val="standardContextual"/>
            </w:rPr>
          </w:pPr>
          <w:hyperlink w:anchor="_Toc187326748" w:history="1">
            <w:r w:rsidRPr="006C3523">
              <w:rPr>
                <w:rStyle w:val="Hyperlink"/>
                <w:noProof/>
              </w:rPr>
              <w:t>6.2.5</w:t>
            </w:r>
            <w:r>
              <w:rPr>
                <w:noProof/>
                <w:kern w:val="2"/>
                <w:sz w:val="24"/>
                <w:szCs w:val="24"/>
                <w:lang w:val="en-BE" w:eastAsia="en-BE"/>
                <w14:ligatures w14:val="standardContextual"/>
              </w:rPr>
              <w:tab/>
            </w:r>
            <w:r w:rsidRPr="006C3523">
              <w:rPr>
                <w:rStyle w:val="Hyperlink"/>
                <w:noProof/>
              </w:rPr>
              <w:t>Results</w:t>
            </w:r>
            <w:r>
              <w:rPr>
                <w:noProof/>
                <w:webHidden/>
              </w:rPr>
              <w:tab/>
            </w:r>
            <w:r>
              <w:rPr>
                <w:noProof/>
                <w:webHidden/>
              </w:rPr>
              <w:fldChar w:fldCharType="begin"/>
            </w:r>
            <w:r>
              <w:rPr>
                <w:noProof/>
                <w:webHidden/>
              </w:rPr>
              <w:instrText xml:space="preserve"> PAGEREF _Toc187326748 \h </w:instrText>
            </w:r>
            <w:r>
              <w:rPr>
                <w:noProof/>
                <w:webHidden/>
              </w:rPr>
            </w:r>
            <w:r>
              <w:rPr>
                <w:noProof/>
                <w:webHidden/>
              </w:rPr>
              <w:fldChar w:fldCharType="separate"/>
            </w:r>
            <w:r>
              <w:rPr>
                <w:noProof/>
                <w:webHidden/>
              </w:rPr>
              <w:t>21</w:t>
            </w:r>
            <w:r>
              <w:rPr>
                <w:noProof/>
                <w:webHidden/>
              </w:rPr>
              <w:fldChar w:fldCharType="end"/>
            </w:r>
          </w:hyperlink>
        </w:p>
        <w:p w14:paraId="18E6A067" w14:textId="35C5C036" w:rsidR="003F134A" w:rsidRDefault="003F134A">
          <w:pPr>
            <w:pStyle w:val="TOC1"/>
            <w:tabs>
              <w:tab w:val="left" w:pos="440"/>
              <w:tab w:val="right" w:leader="dot" w:pos="9350"/>
            </w:tabs>
            <w:rPr>
              <w:noProof/>
              <w:kern w:val="2"/>
              <w:sz w:val="24"/>
              <w:szCs w:val="24"/>
              <w:lang w:val="en-BE" w:eastAsia="en-BE"/>
              <w14:ligatures w14:val="standardContextual"/>
            </w:rPr>
          </w:pPr>
          <w:hyperlink w:anchor="_Toc187326749" w:history="1">
            <w:r w:rsidRPr="006C3523">
              <w:rPr>
                <w:rStyle w:val="Hyperlink"/>
                <w:noProof/>
              </w:rPr>
              <w:t>7</w:t>
            </w:r>
            <w:r>
              <w:rPr>
                <w:noProof/>
                <w:kern w:val="2"/>
                <w:sz w:val="24"/>
                <w:szCs w:val="24"/>
                <w:lang w:val="en-BE" w:eastAsia="en-BE"/>
                <w14:ligatures w14:val="standardContextual"/>
              </w:rPr>
              <w:tab/>
            </w:r>
            <w:r w:rsidRPr="006C3523">
              <w:rPr>
                <w:rStyle w:val="Hyperlink"/>
                <w:noProof/>
              </w:rPr>
              <w:t>Discussion</w:t>
            </w:r>
            <w:r>
              <w:rPr>
                <w:noProof/>
                <w:webHidden/>
              </w:rPr>
              <w:tab/>
            </w:r>
            <w:r>
              <w:rPr>
                <w:noProof/>
                <w:webHidden/>
              </w:rPr>
              <w:fldChar w:fldCharType="begin"/>
            </w:r>
            <w:r>
              <w:rPr>
                <w:noProof/>
                <w:webHidden/>
              </w:rPr>
              <w:instrText xml:space="preserve"> PAGEREF _Toc187326749 \h </w:instrText>
            </w:r>
            <w:r>
              <w:rPr>
                <w:noProof/>
                <w:webHidden/>
              </w:rPr>
            </w:r>
            <w:r>
              <w:rPr>
                <w:noProof/>
                <w:webHidden/>
              </w:rPr>
              <w:fldChar w:fldCharType="separate"/>
            </w:r>
            <w:r>
              <w:rPr>
                <w:noProof/>
                <w:webHidden/>
              </w:rPr>
              <w:t>24</w:t>
            </w:r>
            <w:r>
              <w:rPr>
                <w:noProof/>
                <w:webHidden/>
              </w:rPr>
              <w:fldChar w:fldCharType="end"/>
            </w:r>
          </w:hyperlink>
        </w:p>
        <w:p w14:paraId="62A459AC" w14:textId="5BE74D59" w:rsidR="003F134A" w:rsidRDefault="003F134A">
          <w:pPr>
            <w:pStyle w:val="TOC1"/>
            <w:tabs>
              <w:tab w:val="left" w:pos="440"/>
              <w:tab w:val="right" w:leader="dot" w:pos="9350"/>
            </w:tabs>
            <w:rPr>
              <w:noProof/>
              <w:kern w:val="2"/>
              <w:sz w:val="24"/>
              <w:szCs w:val="24"/>
              <w:lang w:val="en-BE" w:eastAsia="en-BE"/>
              <w14:ligatures w14:val="standardContextual"/>
            </w:rPr>
          </w:pPr>
          <w:hyperlink w:anchor="_Toc187326750" w:history="1">
            <w:r w:rsidRPr="006C3523">
              <w:rPr>
                <w:rStyle w:val="Hyperlink"/>
                <w:noProof/>
              </w:rPr>
              <w:t>8</w:t>
            </w:r>
            <w:r>
              <w:rPr>
                <w:noProof/>
                <w:kern w:val="2"/>
                <w:sz w:val="24"/>
                <w:szCs w:val="24"/>
                <w:lang w:val="en-BE" w:eastAsia="en-BE"/>
                <w14:ligatures w14:val="standardContextual"/>
              </w:rPr>
              <w:tab/>
            </w:r>
            <w:r w:rsidRPr="006C3523">
              <w:rPr>
                <w:rStyle w:val="Hyperlink"/>
                <w:noProof/>
              </w:rPr>
              <w:t>Conclusion &amp; future work</w:t>
            </w:r>
            <w:r>
              <w:rPr>
                <w:noProof/>
                <w:webHidden/>
              </w:rPr>
              <w:tab/>
            </w:r>
            <w:r>
              <w:rPr>
                <w:noProof/>
                <w:webHidden/>
              </w:rPr>
              <w:fldChar w:fldCharType="begin"/>
            </w:r>
            <w:r>
              <w:rPr>
                <w:noProof/>
                <w:webHidden/>
              </w:rPr>
              <w:instrText xml:space="preserve"> PAGEREF _Toc187326750 \h </w:instrText>
            </w:r>
            <w:r>
              <w:rPr>
                <w:noProof/>
                <w:webHidden/>
              </w:rPr>
            </w:r>
            <w:r>
              <w:rPr>
                <w:noProof/>
                <w:webHidden/>
              </w:rPr>
              <w:fldChar w:fldCharType="separate"/>
            </w:r>
            <w:r>
              <w:rPr>
                <w:noProof/>
                <w:webHidden/>
              </w:rPr>
              <w:t>25</w:t>
            </w:r>
            <w:r>
              <w:rPr>
                <w:noProof/>
                <w:webHidden/>
              </w:rPr>
              <w:fldChar w:fldCharType="end"/>
            </w:r>
          </w:hyperlink>
        </w:p>
        <w:p w14:paraId="5610F58C" w14:textId="04A91029" w:rsidR="003F134A" w:rsidRDefault="003F134A">
          <w:pPr>
            <w:pStyle w:val="TOC1"/>
            <w:tabs>
              <w:tab w:val="left" w:pos="440"/>
              <w:tab w:val="right" w:leader="dot" w:pos="9350"/>
            </w:tabs>
            <w:rPr>
              <w:noProof/>
              <w:kern w:val="2"/>
              <w:sz w:val="24"/>
              <w:szCs w:val="24"/>
              <w:lang w:val="en-BE" w:eastAsia="en-BE"/>
              <w14:ligatures w14:val="standardContextual"/>
            </w:rPr>
          </w:pPr>
          <w:hyperlink w:anchor="_Toc187326751" w:history="1">
            <w:r w:rsidRPr="006C3523">
              <w:rPr>
                <w:rStyle w:val="Hyperlink"/>
                <w:noProof/>
              </w:rPr>
              <w:t>9</w:t>
            </w:r>
            <w:r>
              <w:rPr>
                <w:noProof/>
                <w:kern w:val="2"/>
                <w:sz w:val="24"/>
                <w:szCs w:val="24"/>
                <w:lang w:val="en-BE" w:eastAsia="en-BE"/>
                <w14:ligatures w14:val="standardContextual"/>
              </w:rPr>
              <w:tab/>
            </w:r>
            <w:r w:rsidRPr="006C3523">
              <w:rPr>
                <w:rStyle w:val="Hyperlink"/>
                <w:noProof/>
              </w:rPr>
              <w:t>Critical Reflection</w:t>
            </w:r>
            <w:r>
              <w:rPr>
                <w:noProof/>
                <w:webHidden/>
              </w:rPr>
              <w:tab/>
            </w:r>
            <w:r>
              <w:rPr>
                <w:noProof/>
                <w:webHidden/>
              </w:rPr>
              <w:fldChar w:fldCharType="begin"/>
            </w:r>
            <w:r>
              <w:rPr>
                <w:noProof/>
                <w:webHidden/>
              </w:rPr>
              <w:instrText xml:space="preserve"> PAGEREF _Toc187326751 \h </w:instrText>
            </w:r>
            <w:r>
              <w:rPr>
                <w:noProof/>
                <w:webHidden/>
              </w:rPr>
            </w:r>
            <w:r>
              <w:rPr>
                <w:noProof/>
                <w:webHidden/>
              </w:rPr>
              <w:fldChar w:fldCharType="separate"/>
            </w:r>
            <w:r>
              <w:rPr>
                <w:noProof/>
                <w:webHidden/>
              </w:rPr>
              <w:t>26</w:t>
            </w:r>
            <w:r>
              <w:rPr>
                <w:noProof/>
                <w:webHidden/>
              </w:rPr>
              <w:fldChar w:fldCharType="end"/>
            </w:r>
          </w:hyperlink>
        </w:p>
        <w:p w14:paraId="63A8E26F" w14:textId="44AC4562" w:rsidR="003F134A" w:rsidRDefault="003F134A">
          <w:pPr>
            <w:pStyle w:val="TOC1"/>
            <w:tabs>
              <w:tab w:val="left" w:pos="720"/>
              <w:tab w:val="right" w:leader="dot" w:pos="9350"/>
            </w:tabs>
            <w:rPr>
              <w:noProof/>
              <w:kern w:val="2"/>
              <w:sz w:val="24"/>
              <w:szCs w:val="24"/>
              <w:lang w:val="en-BE" w:eastAsia="en-BE"/>
              <w14:ligatures w14:val="standardContextual"/>
            </w:rPr>
          </w:pPr>
          <w:hyperlink w:anchor="_Toc187326752" w:history="1">
            <w:r w:rsidRPr="006C3523">
              <w:rPr>
                <w:rStyle w:val="Hyperlink"/>
                <w:noProof/>
              </w:rPr>
              <w:t>10</w:t>
            </w:r>
            <w:r>
              <w:rPr>
                <w:noProof/>
                <w:kern w:val="2"/>
                <w:sz w:val="24"/>
                <w:szCs w:val="24"/>
                <w:lang w:val="en-BE" w:eastAsia="en-BE"/>
                <w14:ligatures w14:val="standardContextual"/>
              </w:rPr>
              <w:tab/>
            </w:r>
            <w:r w:rsidRPr="006C3523">
              <w:rPr>
                <w:rStyle w:val="Hyperlink"/>
                <w:noProof/>
                <w:lang w:val="en-GB"/>
              </w:rPr>
              <w:t>References</w:t>
            </w:r>
            <w:r>
              <w:rPr>
                <w:noProof/>
                <w:webHidden/>
              </w:rPr>
              <w:tab/>
            </w:r>
            <w:r>
              <w:rPr>
                <w:noProof/>
                <w:webHidden/>
              </w:rPr>
              <w:fldChar w:fldCharType="begin"/>
            </w:r>
            <w:r>
              <w:rPr>
                <w:noProof/>
                <w:webHidden/>
              </w:rPr>
              <w:instrText xml:space="preserve"> PAGEREF _Toc187326752 \h </w:instrText>
            </w:r>
            <w:r>
              <w:rPr>
                <w:noProof/>
                <w:webHidden/>
              </w:rPr>
            </w:r>
            <w:r>
              <w:rPr>
                <w:noProof/>
                <w:webHidden/>
              </w:rPr>
              <w:fldChar w:fldCharType="separate"/>
            </w:r>
            <w:r>
              <w:rPr>
                <w:noProof/>
                <w:webHidden/>
              </w:rPr>
              <w:t>27</w:t>
            </w:r>
            <w:r>
              <w:rPr>
                <w:noProof/>
                <w:webHidden/>
              </w:rPr>
              <w:fldChar w:fldCharType="end"/>
            </w:r>
          </w:hyperlink>
        </w:p>
        <w:p w14:paraId="6103AFB6" w14:textId="5BCED62A" w:rsidR="003F134A" w:rsidRDefault="003F134A">
          <w:pPr>
            <w:pStyle w:val="TOC1"/>
            <w:tabs>
              <w:tab w:val="left" w:pos="720"/>
              <w:tab w:val="right" w:leader="dot" w:pos="9350"/>
            </w:tabs>
            <w:rPr>
              <w:noProof/>
              <w:kern w:val="2"/>
              <w:sz w:val="24"/>
              <w:szCs w:val="24"/>
              <w:lang w:val="en-BE" w:eastAsia="en-BE"/>
              <w14:ligatures w14:val="standardContextual"/>
            </w:rPr>
          </w:pPr>
          <w:hyperlink w:anchor="_Toc187326753" w:history="1">
            <w:r w:rsidRPr="006C3523">
              <w:rPr>
                <w:rStyle w:val="Hyperlink"/>
                <w:noProof/>
              </w:rPr>
              <w:t>11</w:t>
            </w:r>
            <w:r>
              <w:rPr>
                <w:noProof/>
                <w:kern w:val="2"/>
                <w:sz w:val="24"/>
                <w:szCs w:val="24"/>
                <w:lang w:val="en-BE" w:eastAsia="en-BE"/>
                <w14:ligatures w14:val="standardContextual"/>
              </w:rPr>
              <w:tab/>
            </w:r>
            <w:r w:rsidRPr="006C3523">
              <w:rPr>
                <w:rStyle w:val="Hyperlink"/>
                <w:noProof/>
              </w:rPr>
              <w:t>Acknowledgements</w:t>
            </w:r>
            <w:r>
              <w:rPr>
                <w:noProof/>
                <w:webHidden/>
              </w:rPr>
              <w:tab/>
            </w:r>
            <w:r>
              <w:rPr>
                <w:noProof/>
                <w:webHidden/>
              </w:rPr>
              <w:fldChar w:fldCharType="begin"/>
            </w:r>
            <w:r>
              <w:rPr>
                <w:noProof/>
                <w:webHidden/>
              </w:rPr>
              <w:instrText xml:space="preserve"> PAGEREF _Toc187326753 \h </w:instrText>
            </w:r>
            <w:r>
              <w:rPr>
                <w:noProof/>
                <w:webHidden/>
              </w:rPr>
            </w:r>
            <w:r>
              <w:rPr>
                <w:noProof/>
                <w:webHidden/>
              </w:rPr>
              <w:fldChar w:fldCharType="separate"/>
            </w:r>
            <w:r>
              <w:rPr>
                <w:noProof/>
                <w:webHidden/>
              </w:rPr>
              <w:t>29</w:t>
            </w:r>
            <w:r>
              <w:rPr>
                <w:noProof/>
                <w:webHidden/>
              </w:rPr>
              <w:fldChar w:fldCharType="end"/>
            </w:r>
          </w:hyperlink>
        </w:p>
        <w:p w14:paraId="6578CED4" w14:textId="25346B45" w:rsidR="003F134A" w:rsidRDefault="003F134A">
          <w:pPr>
            <w:pStyle w:val="TOC1"/>
            <w:tabs>
              <w:tab w:val="left" w:pos="720"/>
              <w:tab w:val="right" w:leader="dot" w:pos="9350"/>
            </w:tabs>
            <w:rPr>
              <w:noProof/>
              <w:kern w:val="2"/>
              <w:sz w:val="24"/>
              <w:szCs w:val="24"/>
              <w:lang w:val="en-BE" w:eastAsia="en-BE"/>
              <w14:ligatures w14:val="standardContextual"/>
            </w:rPr>
          </w:pPr>
          <w:hyperlink w:anchor="_Toc187326754" w:history="1">
            <w:r w:rsidRPr="006C3523">
              <w:rPr>
                <w:rStyle w:val="Hyperlink"/>
                <w:noProof/>
              </w:rPr>
              <w:t>12</w:t>
            </w:r>
            <w:r>
              <w:rPr>
                <w:noProof/>
                <w:kern w:val="2"/>
                <w:sz w:val="24"/>
                <w:szCs w:val="24"/>
                <w:lang w:val="en-BE" w:eastAsia="en-BE"/>
                <w14:ligatures w14:val="standardContextual"/>
              </w:rPr>
              <w:tab/>
            </w:r>
            <w:r w:rsidRPr="006C3523">
              <w:rPr>
                <w:rStyle w:val="Hyperlink"/>
                <w:noProof/>
              </w:rPr>
              <w:t>Appendices</w:t>
            </w:r>
            <w:r>
              <w:rPr>
                <w:noProof/>
                <w:webHidden/>
              </w:rPr>
              <w:tab/>
            </w:r>
            <w:r>
              <w:rPr>
                <w:noProof/>
                <w:webHidden/>
              </w:rPr>
              <w:fldChar w:fldCharType="begin"/>
            </w:r>
            <w:r>
              <w:rPr>
                <w:noProof/>
                <w:webHidden/>
              </w:rPr>
              <w:instrText xml:space="preserve"> PAGEREF _Toc187326754 \h </w:instrText>
            </w:r>
            <w:r>
              <w:rPr>
                <w:noProof/>
                <w:webHidden/>
              </w:rPr>
            </w:r>
            <w:r>
              <w:rPr>
                <w:noProof/>
                <w:webHidden/>
              </w:rPr>
              <w:fldChar w:fldCharType="separate"/>
            </w:r>
            <w:r>
              <w:rPr>
                <w:noProof/>
                <w:webHidden/>
              </w:rPr>
              <w:t>30</w:t>
            </w:r>
            <w:r>
              <w:rPr>
                <w:noProof/>
                <w:webHidden/>
              </w:rPr>
              <w:fldChar w:fldCharType="end"/>
            </w:r>
          </w:hyperlink>
        </w:p>
        <w:p w14:paraId="06805F43" w14:textId="66A38291" w:rsidR="000D5C84" w:rsidRDefault="000D5C84" w:rsidP="00BC32BC">
          <w:pPr>
            <w:jc w:val="both"/>
          </w:pPr>
          <w:r>
            <w:rPr>
              <w:b/>
              <w:bCs/>
              <w:noProof/>
            </w:rPr>
            <w:fldChar w:fldCharType="end"/>
          </w:r>
        </w:p>
      </w:sdtContent>
    </w:sdt>
    <w:p w14:paraId="04A4335A" w14:textId="2668BAEC" w:rsidR="00675065" w:rsidRDefault="000D5C84" w:rsidP="00152285">
      <w:pPr>
        <w:pStyle w:val="Heading1"/>
      </w:pPr>
      <w:bookmarkStart w:id="1" w:name="_Toc187326725"/>
      <w:r w:rsidRPr="003C4C6D">
        <w:lastRenderedPageBreak/>
        <w:t>Abstract</w:t>
      </w:r>
      <w:r w:rsidR="009F56CD">
        <w:t xml:space="preserve"> &amp; Key words</w:t>
      </w:r>
      <w:bookmarkEnd w:id="1"/>
    </w:p>
    <w:p w14:paraId="3B0E40E0" w14:textId="77777777" w:rsidR="00ED39B9" w:rsidRDefault="00ED39B9" w:rsidP="00BC32BC">
      <w:pPr>
        <w:jc w:val="both"/>
      </w:pPr>
    </w:p>
    <w:p w14:paraId="33210EB2" w14:textId="582914C2" w:rsidR="00BA2966" w:rsidRDefault="00B16263" w:rsidP="00BC32BC">
      <w:pPr>
        <w:jc w:val="both"/>
      </w:pPr>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DFs (signed distance </w:t>
      </w:r>
      <w:r w:rsidR="00A8165B">
        <w:t>fields</w:t>
      </w:r>
      <w:r w:rsidR="00320815">
        <w:t>)</w:t>
      </w:r>
      <w:r w:rsidR="00BA2966">
        <w:t>.</w:t>
      </w:r>
    </w:p>
    <w:p w14:paraId="74A4B7FF" w14:textId="0953DAEF" w:rsidR="00B06F10" w:rsidRDefault="00321053" w:rsidP="00BC32BC">
      <w:pPr>
        <w:jc w:val="both"/>
      </w:pPr>
      <w:r>
        <w:t xml:space="preserve">In ray tracing there are many acceleration structures to speed up this process. </w:t>
      </w:r>
      <w:r w:rsidR="00D029FA">
        <w:t>In this paper the Axis Aligned Bounding Box and Bounding Volume Hierarchy</w:t>
      </w:r>
      <w:r w:rsidR="00B87B41">
        <w:t xml:space="preserve"> 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456544">
        <w:t>to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pPr>
        <w:jc w:val="both"/>
      </w:pPr>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2FDBF2D9" w14:textId="122AFF18" w:rsidR="002E1349" w:rsidRDefault="00330330" w:rsidP="00BC32BC">
      <w:pPr>
        <w:jc w:val="both"/>
        <w:rPr>
          <w:rFonts w:asciiTheme="majorHAnsi" w:eastAsiaTheme="majorEastAsia" w:hAnsiTheme="majorHAnsi" w:cstheme="majorBidi"/>
          <w:color w:val="1F4E79" w:themeColor="accent1" w:themeShade="80"/>
          <w:sz w:val="36"/>
          <w:szCs w:val="36"/>
        </w:rPr>
      </w:pPr>
      <w:r>
        <w:t>All tests were executed in static scenes and construction of the structures happened at the start of the application, in future work this should be tested for dynamic scenes and reconstruction should be tested at run time</w:t>
      </w:r>
      <w:r w:rsidR="002C1DB9">
        <w:t>.</w:t>
      </w:r>
      <w:r w:rsidR="002E1349">
        <w:br w:type="page"/>
      </w:r>
    </w:p>
    <w:p w14:paraId="7A4E8958" w14:textId="4ABCE223" w:rsidR="00150C09" w:rsidRPr="003C4C6D" w:rsidRDefault="00150C09" w:rsidP="00BC32BC">
      <w:pPr>
        <w:pStyle w:val="Heading1"/>
        <w:jc w:val="both"/>
      </w:pPr>
      <w:bookmarkStart w:id="2" w:name="_Toc187326726"/>
      <w:r>
        <w:lastRenderedPageBreak/>
        <w:t>Preface</w:t>
      </w:r>
      <w:bookmarkEnd w:id="2"/>
    </w:p>
    <w:p w14:paraId="287CD5F6" w14:textId="77777777" w:rsidR="00ED39B9" w:rsidRDefault="00ED39B9" w:rsidP="00BC32BC">
      <w:pPr>
        <w:jc w:val="both"/>
      </w:pPr>
    </w:p>
    <w:p w14:paraId="29F42584" w14:textId="5464577A" w:rsidR="00150C09" w:rsidRDefault="00165DC3" w:rsidP="00BC32BC">
      <w:pPr>
        <w:jc w:val="both"/>
        <w:rPr>
          <w:caps/>
          <w:color w:val="FFFFFF" w:themeColor="background1"/>
          <w:spacing w:val="15"/>
          <w:sz w:val="22"/>
          <w:szCs w:val="22"/>
        </w:rPr>
      </w:pPr>
      <w:r>
        <w:t>In recent times my interest grew towards</w:t>
      </w:r>
      <w:r w:rsidR="003D75B3">
        <w:t xml:space="preserve"> ray marching, </w:t>
      </w:r>
      <w:r w:rsidR="00FF64E7">
        <w:t>particularly</w:t>
      </w:r>
      <w:r w:rsidR="003D75B3">
        <w:t xml:space="preserve"> sphere tracing</w:t>
      </w:r>
      <w:r>
        <w:t>.</w:t>
      </w:r>
      <w:r w:rsidR="00FF64E7">
        <w:t xml:space="preserve"> At first it didn’t really seem to be present anywhere</w:t>
      </w:r>
      <w:r w:rsidR="003D7A63">
        <w:t xml:space="preserve">, but as I kept digging, I found </w:t>
      </w:r>
      <w:r w:rsidR="00FF6C02">
        <w:t xml:space="preserve">quite a few </w:t>
      </w:r>
      <w:r w:rsidR="003D7A63">
        <w:t>use cases</w:t>
      </w:r>
      <w:r w:rsidR="00106CBC">
        <w:t>.</w:t>
      </w:r>
      <w:r w:rsidR="00564372">
        <w:t xml:space="preserve"> I mainly found it used in particle system</w:t>
      </w:r>
      <w:r w:rsidR="0094704B">
        <w:t>s</w:t>
      </w:r>
      <w:r w:rsidR="00564372">
        <w:t xml:space="preserve"> and such, but </w:t>
      </w:r>
      <w:r w:rsidR="00362C0C">
        <w:t xml:space="preserve">what </w:t>
      </w:r>
      <w:r w:rsidR="0094704B">
        <w:t xml:space="preserve">I </w:t>
      </w:r>
      <w:r w:rsidR="00362C0C">
        <w:t>enjoyed most was seeing all these mathematical shapes creat</w:t>
      </w:r>
      <w:r w:rsidR="00D53C17">
        <w:t xml:space="preserve">ing </w:t>
      </w:r>
      <w:r w:rsidR="00362C0C">
        <w:t>these seemingly impossible worlds.</w:t>
      </w:r>
      <w:r w:rsidR="00D53C17">
        <w:t xml:space="preserve"> </w:t>
      </w:r>
      <w:r w:rsidR="001B0DE5">
        <w:t xml:space="preserve">It’s just like a wow-moment </w:t>
      </w:r>
      <w:r w:rsidR="00CD5AE2">
        <w:t>every time I find a new demo-scene</w:t>
      </w:r>
      <w:r w:rsidR="001B0DE5">
        <w:t>.</w:t>
      </w:r>
      <w:r w:rsidR="00150C09">
        <w:br w:type="page"/>
      </w:r>
    </w:p>
    <w:p w14:paraId="34F8C341" w14:textId="533B6DE7" w:rsidR="004E19CD" w:rsidRDefault="004E19CD" w:rsidP="00BC32BC">
      <w:pPr>
        <w:pStyle w:val="Heading1"/>
        <w:jc w:val="both"/>
      </w:pPr>
      <w:bookmarkStart w:id="3" w:name="_Toc187326727"/>
      <w:r>
        <w:lastRenderedPageBreak/>
        <w:t>List of Figures</w:t>
      </w:r>
      <w:bookmarkEnd w:id="3"/>
    </w:p>
    <w:p w14:paraId="7A1D490F" w14:textId="77777777" w:rsidR="003B2E51" w:rsidRDefault="003B2E51">
      <w:pPr>
        <w:pStyle w:val="TableofFigures"/>
        <w:tabs>
          <w:tab w:val="right" w:leader="dot" w:pos="9350"/>
        </w:tabs>
      </w:pPr>
    </w:p>
    <w:p w14:paraId="235C43E2" w14:textId="7182E7F9" w:rsidR="000B4D7F"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250884" w:history="1">
        <w:r w:rsidR="000B4D7F" w:rsidRPr="007F59DB">
          <w:rPr>
            <w:rStyle w:val="Hyperlink"/>
            <w:noProof/>
          </w:rPr>
          <w:t>Figure 1: Example of a triangle mesh</w:t>
        </w:r>
        <w:r w:rsidR="000B4D7F">
          <w:rPr>
            <w:noProof/>
            <w:webHidden/>
          </w:rPr>
          <w:tab/>
        </w:r>
        <w:r w:rsidR="000B4D7F">
          <w:rPr>
            <w:noProof/>
            <w:webHidden/>
          </w:rPr>
          <w:fldChar w:fldCharType="begin"/>
        </w:r>
        <w:r w:rsidR="000B4D7F">
          <w:rPr>
            <w:noProof/>
            <w:webHidden/>
          </w:rPr>
          <w:instrText xml:space="preserve"> PAGEREF _Toc187250884 \h </w:instrText>
        </w:r>
        <w:r w:rsidR="000B4D7F">
          <w:rPr>
            <w:noProof/>
            <w:webHidden/>
          </w:rPr>
        </w:r>
        <w:r w:rsidR="000B4D7F">
          <w:rPr>
            <w:noProof/>
            <w:webHidden/>
          </w:rPr>
          <w:fldChar w:fldCharType="separate"/>
        </w:r>
        <w:r w:rsidR="000B4D7F">
          <w:rPr>
            <w:noProof/>
            <w:webHidden/>
          </w:rPr>
          <w:t>6</w:t>
        </w:r>
        <w:r w:rsidR="000B4D7F">
          <w:rPr>
            <w:noProof/>
            <w:webHidden/>
          </w:rPr>
          <w:fldChar w:fldCharType="end"/>
        </w:r>
      </w:hyperlink>
    </w:p>
    <w:p w14:paraId="25A4F35E" w14:textId="7EDC4846" w:rsidR="000B4D7F" w:rsidRDefault="000B4D7F">
      <w:pPr>
        <w:pStyle w:val="TableofFigures"/>
        <w:tabs>
          <w:tab w:val="right" w:leader="dot" w:pos="9350"/>
        </w:tabs>
        <w:rPr>
          <w:noProof/>
          <w:kern w:val="2"/>
          <w:sz w:val="24"/>
          <w:szCs w:val="24"/>
          <w:lang w:val="en-BE" w:eastAsia="en-BE"/>
          <w14:ligatures w14:val="standardContextual"/>
        </w:rPr>
      </w:pPr>
      <w:hyperlink w:anchor="_Toc187250885" w:history="1">
        <w:r w:rsidRPr="007F59DB">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250885 \h </w:instrText>
        </w:r>
        <w:r>
          <w:rPr>
            <w:noProof/>
            <w:webHidden/>
          </w:rPr>
        </w:r>
        <w:r>
          <w:rPr>
            <w:noProof/>
            <w:webHidden/>
          </w:rPr>
          <w:fldChar w:fldCharType="separate"/>
        </w:r>
        <w:r>
          <w:rPr>
            <w:noProof/>
            <w:webHidden/>
          </w:rPr>
          <w:t>6</w:t>
        </w:r>
        <w:r>
          <w:rPr>
            <w:noProof/>
            <w:webHidden/>
          </w:rPr>
          <w:fldChar w:fldCharType="end"/>
        </w:r>
      </w:hyperlink>
    </w:p>
    <w:p w14:paraId="441934D1" w14:textId="5AC43822" w:rsidR="000B4D7F" w:rsidRDefault="000B4D7F">
      <w:pPr>
        <w:pStyle w:val="TableofFigures"/>
        <w:tabs>
          <w:tab w:val="right" w:leader="dot" w:pos="9350"/>
        </w:tabs>
        <w:rPr>
          <w:noProof/>
          <w:kern w:val="2"/>
          <w:sz w:val="24"/>
          <w:szCs w:val="24"/>
          <w:lang w:val="en-BE" w:eastAsia="en-BE"/>
          <w14:ligatures w14:val="standardContextual"/>
        </w:rPr>
      </w:pPr>
      <w:hyperlink w:anchor="_Toc187250886" w:history="1">
        <w:r w:rsidRPr="007F59DB">
          <w:rPr>
            <w:rStyle w:val="Hyperlink"/>
            <w:noProof/>
          </w:rPr>
          <w:t>Figure 3: AABB for a single triangle</w:t>
        </w:r>
        <w:r>
          <w:rPr>
            <w:noProof/>
            <w:webHidden/>
          </w:rPr>
          <w:tab/>
        </w:r>
        <w:r>
          <w:rPr>
            <w:noProof/>
            <w:webHidden/>
          </w:rPr>
          <w:fldChar w:fldCharType="begin"/>
        </w:r>
        <w:r>
          <w:rPr>
            <w:noProof/>
            <w:webHidden/>
          </w:rPr>
          <w:instrText xml:space="preserve"> PAGEREF _Toc187250886 \h </w:instrText>
        </w:r>
        <w:r>
          <w:rPr>
            <w:noProof/>
            <w:webHidden/>
          </w:rPr>
        </w:r>
        <w:r>
          <w:rPr>
            <w:noProof/>
            <w:webHidden/>
          </w:rPr>
          <w:fldChar w:fldCharType="separate"/>
        </w:r>
        <w:r>
          <w:rPr>
            <w:noProof/>
            <w:webHidden/>
          </w:rPr>
          <w:t>7</w:t>
        </w:r>
        <w:r>
          <w:rPr>
            <w:noProof/>
            <w:webHidden/>
          </w:rPr>
          <w:fldChar w:fldCharType="end"/>
        </w:r>
      </w:hyperlink>
    </w:p>
    <w:p w14:paraId="160BFD56" w14:textId="29D30F42" w:rsidR="000B4D7F" w:rsidRDefault="000B4D7F">
      <w:pPr>
        <w:pStyle w:val="TableofFigures"/>
        <w:tabs>
          <w:tab w:val="right" w:leader="dot" w:pos="9350"/>
        </w:tabs>
        <w:rPr>
          <w:noProof/>
          <w:kern w:val="2"/>
          <w:sz w:val="24"/>
          <w:szCs w:val="24"/>
          <w:lang w:val="en-BE" w:eastAsia="en-BE"/>
          <w14:ligatures w14:val="standardContextual"/>
        </w:rPr>
      </w:pPr>
      <w:hyperlink w:anchor="_Toc187250887" w:history="1">
        <w:r w:rsidRPr="007F59DB">
          <w:rPr>
            <w:rStyle w:val="Hyperlink"/>
            <w:noProof/>
          </w:rPr>
          <w:t xml:space="preserve">Figure 4: Complex mesh with BVH applied </w:t>
        </w:r>
        <w:r w:rsidRPr="007F59DB">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250887 \h </w:instrText>
        </w:r>
        <w:r>
          <w:rPr>
            <w:noProof/>
            <w:webHidden/>
          </w:rPr>
        </w:r>
        <w:r>
          <w:rPr>
            <w:noProof/>
            <w:webHidden/>
          </w:rPr>
          <w:fldChar w:fldCharType="separate"/>
        </w:r>
        <w:r>
          <w:rPr>
            <w:noProof/>
            <w:webHidden/>
          </w:rPr>
          <w:t>8</w:t>
        </w:r>
        <w:r>
          <w:rPr>
            <w:noProof/>
            <w:webHidden/>
          </w:rPr>
          <w:fldChar w:fldCharType="end"/>
        </w:r>
      </w:hyperlink>
    </w:p>
    <w:p w14:paraId="650283B0" w14:textId="12ECB176" w:rsidR="000B4D7F" w:rsidRDefault="000B4D7F">
      <w:pPr>
        <w:pStyle w:val="TableofFigures"/>
        <w:tabs>
          <w:tab w:val="right" w:leader="dot" w:pos="9350"/>
        </w:tabs>
        <w:rPr>
          <w:noProof/>
          <w:kern w:val="2"/>
          <w:sz w:val="24"/>
          <w:szCs w:val="24"/>
          <w:lang w:val="en-BE" w:eastAsia="en-BE"/>
          <w14:ligatures w14:val="standardContextual"/>
        </w:rPr>
      </w:pPr>
      <w:hyperlink w:anchor="_Toc187250888" w:history="1">
        <w:r w:rsidRPr="007F59DB">
          <w:rPr>
            <w:rStyle w:val="Hyperlink"/>
            <w:noProof/>
          </w:rPr>
          <w:t xml:space="preserve">Figure 5: Tree structure for BVH </w:t>
        </w:r>
        <w:r w:rsidRPr="007F59DB">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250888 \h </w:instrText>
        </w:r>
        <w:r>
          <w:rPr>
            <w:noProof/>
            <w:webHidden/>
          </w:rPr>
        </w:r>
        <w:r>
          <w:rPr>
            <w:noProof/>
            <w:webHidden/>
          </w:rPr>
          <w:fldChar w:fldCharType="separate"/>
        </w:r>
        <w:r>
          <w:rPr>
            <w:noProof/>
            <w:webHidden/>
          </w:rPr>
          <w:t>8</w:t>
        </w:r>
        <w:r>
          <w:rPr>
            <w:noProof/>
            <w:webHidden/>
          </w:rPr>
          <w:fldChar w:fldCharType="end"/>
        </w:r>
      </w:hyperlink>
    </w:p>
    <w:p w14:paraId="2C82E0AA" w14:textId="17D9A558" w:rsidR="000B4D7F" w:rsidRDefault="000B4D7F">
      <w:pPr>
        <w:pStyle w:val="TableofFigures"/>
        <w:tabs>
          <w:tab w:val="right" w:leader="dot" w:pos="9350"/>
        </w:tabs>
        <w:rPr>
          <w:noProof/>
          <w:kern w:val="2"/>
          <w:sz w:val="24"/>
          <w:szCs w:val="24"/>
          <w:lang w:val="en-BE" w:eastAsia="en-BE"/>
          <w14:ligatures w14:val="standardContextual"/>
        </w:rPr>
      </w:pPr>
      <w:hyperlink w:anchor="_Toc187250889" w:history="1">
        <w:r w:rsidRPr="007F59DB">
          <w:rPr>
            <w:rStyle w:val="Hyperlink"/>
            <w:noProof/>
          </w:rPr>
          <w:t xml:space="preserve">Figure 6: Example of SDF output </w:t>
        </w:r>
        <w:r w:rsidRPr="007F59DB">
          <w:rPr>
            <w:rStyle w:val="Hyperlink"/>
            <w:rFonts w:ascii="Calibri" w:hAnsi="Calibri" w:cs="Calibri"/>
            <w:noProof/>
          </w:rPr>
          <w:t>(</w:t>
        </w:r>
        <w:r w:rsidRPr="007F59DB">
          <w:rPr>
            <w:rStyle w:val="Hyperlink"/>
            <w:rFonts w:ascii="Calibri" w:hAnsi="Calibri" w:cs="Calibri"/>
            <w:i/>
            <w:iCs/>
            <w:noProof/>
          </w:rPr>
          <w:t>Figure 3</w:t>
        </w:r>
        <w:r w:rsidRPr="007F59DB">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250889 \h </w:instrText>
        </w:r>
        <w:r>
          <w:rPr>
            <w:noProof/>
            <w:webHidden/>
          </w:rPr>
        </w:r>
        <w:r>
          <w:rPr>
            <w:noProof/>
            <w:webHidden/>
          </w:rPr>
          <w:fldChar w:fldCharType="separate"/>
        </w:r>
        <w:r>
          <w:rPr>
            <w:noProof/>
            <w:webHidden/>
          </w:rPr>
          <w:t>9</w:t>
        </w:r>
        <w:r>
          <w:rPr>
            <w:noProof/>
            <w:webHidden/>
          </w:rPr>
          <w:fldChar w:fldCharType="end"/>
        </w:r>
      </w:hyperlink>
    </w:p>
    <w:p w14:paraId="33F1988C" w14:textId="46787537" w:rsidR="000B4D7F" w:rsidRDefault="000B4D7F">
      <w:pPr>
        <w:pStyle w:val="TableofFigures"/>
        <w:tabs>
          <w:tab w:val="right" w:leader="dot" w:pos="9350"/>
        </w:tabs>
        <w:rPr>
          <w:noProof/>
          <w:kern w:val="2"/>
          <w:sz w:val="24"/>
          <w:szCs w:val="24"/>
          <w:lang w:val="en-BE" w:eastAsia="en-BE"/>
          <w14:ligatures w14:val="standardContextual"/>
        </w:rPr>
      </w:pPr>
      <w:hyperlink w:anchor="_Toc187250890" w:history="1">
        <w:r w:rsidRPr="007F59DB">
          <w:rPr>
            <w:rStyle w:val="Hyperlink"/>
            <w:noProof/>
          </w:rPr>
          <w:t xml:space="preserve">Figure 7: Ray marching missing a surface </w:t>
        </w:r>
        <w:r w:rsidRPr="007F59DB">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250890 \h </w:instrText>
        </w:r>
        <w:r>
          <w:rPr>
            <w:noProof/>
            <w:webHidden/>
          </w:rPr>
        </w:r>
        <w:r>
          <w:rPr>
            <w:noProof/>
            <w:webHidden/>
          </w:rPr>
          <w:fldChar w:fldCharType="separate"/>
        </w:r>
        <w:r>
          <w:rPr>
            <w:noProof/>
            <w:webHidden/>
          </w:rPr>
          <w:t>10</w:t>
        </w:r>
        <w:r>
          <w:rPr>
            <w:noProof/>
            <w:webHidden/>
          </w:rPr>
          <w:fldChar w:fldCharType="end"/>
        </w:r>
      </w:hyperlink>
    </w:p>
    <w:p w14:paraId="567614F1" w14:textId="4ADF62DB" w:rsidR="000B4D7F" w:rsidRDefault="000B4D7F">
      <w:pPr>
        <w:pStyle w:val="TableofFigures"/>
        <w:tabs>
          <w:tab w:val="right" w:leader="dot" w:pos="9350"/>
        </w:tabs>
        <w:rPr>
          <w:noProof/>
          <w:kern w:val="2"/>
          <w:sz w:val="24"/>
          <w:szCs w:val="24"/>
          <w:lang w:val="en-BE" w:eastAsia="en-BE"/>
          <w14:ligatures w14:val="standardContextual"/>
        </w:rPr>
      </w:pPr>
      <w:hyperlink w:anchor="_Toc187250891" w:history="1">
        <w:r w:rsidRPr="007F59DB">
          <w:rPr>
            <w:rStyle w:val="Hyperlink"/>
            <w:noProof/>
          </w:rPr>
          <w:t xml:space="preserve">Figure 8: Example of both scenarios when raymarching </w:t>
        </w:r>
        <w:r w:rsidRPr="007F59DB">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250891 \h </w:instrText>
        </w:r>
        <w:r>
          <w:rPr>
            <w:noProof/>
            <w:webHidden/>
          </w:rPr>
        </w:r>
        <w:r>
          <w:rPr>
            <w:noProof/>
            <w:webHidden/>
          </w:rPr>
          <w:fldChar w:fldCharType="separate"/>
        </w:r>
        <w:r>
          <w:rPr>
            <w:noProof/>
            <w:webHidden/>
          </w:rPr>
          <w:t>10</w:t>
        </w:r>
        <w:r>
          <w:rPr>
            <w:noProof/>
            <w:webHidden/>
          </w:rPr>
          <w:fldChar w:fldCharType="end"/>
        </w:r>
      </w:hyperlink>
    </w:p>
    <w:p w14:paraId="0B0E327A" w14:textId="59137E74" w:rsidR="000B4D7F" w:rsidRDefault="000B4D7F">
      <w:pPr>
        <w:pStyle w:val="TableofFigures"/>
        <w:tabs>
          <w:tab w:val="right" w:leader="dot" w:pos="9350"/>
        </w:tabs>
        <w:rPr>
          <w:noProof/>
          <w:kern w:val="2"/>
          <w:sz w:val="24"/>
          <w:szCs w:val="24"/>
          <w:lang w:val="en-BE" w:eastAsia="en-BE"/>
          <w14:ligatures w14:val="standardContextual"/>
        </w:rPr>
      </w:pPr>
      <w:hyperlink w:anchor="_Toc187250892" w:history="1">
        <w:r w:rsidRPr="007F59DB">
          <w:rPr>
            <w:rStyle w:val="Hyperlink"/>
            <w:noProof/>
          </w:rPr>
          <w:t>Figure 9: Link SDF in experiment</w:t>
        </w:r>
        <w:r>
          <w:rPr>
            <w:noProof/>
            <w:webHidden/>
          </w:rPr>
          <w:tab/>
        </w:r>
        <w:r>
          <w:rPr>
            <w:noProof/>
            <w:webHidden/>
          </w:rPr>
          <w:fldChar w:fldCharType="begin"/>
        </w:r>
        <w:r>
          <w:rPr>
            <w:noProof/>
            <w:webHidden/>
          </w:rPr>
          <w:instrText xml:space="preserve"> PAGEREF _Toc187250892 \h </w:instrText>
        </w:r>
        <w:r>
          <w:rPr>
            <w:noProof/>
            <w:webHidden/>
          </w:rPr>
        </w:r>
        <w:r>
          <w:rPr>
            <w:noProof/>
            <w:webHidden/>
          </w:rPr>
          <w:fldChar w:fldCharType="separate"/>
        </w:r>
        <w:r>
          <w:rPr>
            <w:noProof/>
            <w:webHidden/>
          </w:rPr>
          <w:t>17</w:t>
        </w:r>
        <w:r>
          <w:rPr>
            <w:noProof/>
            <w:webHidden/>
          </w:rPr>
          <w:fldChar w:fldCharType="end"/>
        </w:r>
      </w:hyperlink>
    </w:p>
    <w:p w14:paraId="3AB32C64" w14:textId="6BD14CD7" w:rsidR="000B4D7F" w:rsidRDefault="000B4D7F">
      <w:pPr>
        <w:pStyle w:val="TableofFigures"/>
        <w:tabs>
          <w:tab w:val="right" w:leader="dot" w:pos="9350"/>
        </w:tabs>
        <w:rPr>
          <w:noProof/>
          <w:kern w:val="2"/>
          <w:sz w:val="24"/>
          <w:szCs w:val="24"/>
          <w:lang w:val="en-BE" w:eastAsia="en-BE"/>
          <w14:ligatures w14:val="standardContextual"/>
        </w:rPr>
      </w:pPr>
      <w:hyperlink w:anchor="_Toc187250893" w:history="1">
        <w:r w:rsidRPr="007F59DB">
          <w:rPr>
            <w:rStyle w:val="Hyperlink"/>
            <w:noProof/>
          </w:rPr>
          <w:t>Figure 10: Pyramid SDF in experiment</w:t>
        </w:r>
        <w:r>
          <w:rPr>
            <w:noProof/>
            <w:webHidden/>
          </w:rPr>
          <w:tab/>
        </w:r>
        <w:r>
          <w:rPr>
            <w:noProof/>
            <w:webHidden/>
          </w:rPr>
          <w:fldChar w:fldCharType="begin"/>
        </w:r>
        <w:r>
          <w:rPr>
            <w:noProof/>
            <w:webHidden/>
          </w:rPr>
          <w:instrText xml:space="preserve"> PAGEREF _Toc187250893 \h </w:instrText>
        </w:r>
        <w:r>
          <w:rPr>
            <w:noProof/>
            <w:webHidden/>
          </w:rPr>
        </w:r>
        <w:r>
          <w:rPr>
            <w:noProof/>
            <w:webHidden/>
          </w:rPr>
          <w:fldChar w:fldCharType="separate"/>
        </w:r>
        <w:r>
          <w:rPr>
            <w:noProof/>
            <w:webHidden/>
          </w:rPr>
          <w:t>17</w:t>
        </w:r>
        <w:r>
          <w:rPr>
            <w:noProof/>
            <w:webHidden/>
          </w:rPr>
          <w:fldChar w:fldCharType="end"/>
        </w:r>
      </w:hyperlink>
    </w:p>
    <w:p w14:paraId="06BAC968" w14:textId="0D40FB2B" w:rsidR="000B4D7F" w:rsidRDefault="000B4D7F">
      <w:pPr>
        <w:pStyle w:val="TableofFigures"/>
        <w:tabs>
          <w:tab w:val="right" w:leader="dot" w:pos="9350"/>
        </w:tabs>
        <w:rPr>
          <w:noProof/>
          <w:kern w:val="2"/>
          <w:sz w:val="24"/>
          <w:szCs w:val="24"/>
          <w:lang w:val="en-BE" w:eastAsia="en-BE"/>
          <w14:ligatures w14:val="standardContextual"/>
        </w:rPr>
      </w:pPr>
      <w:hyperlink w:anchor="_Toc187250894" w:history="1">
        <w:r w:rsidRPr="007F59DB">
          <w:rPr>
            <w:rStyle w:val="Hyperlink"/>
            <w:noProof/>
          </w:rPr>
          <w:t>Figure 11: Mandel Bulb SDF in experiment</w:t>
        </w:r>
        <w:r>
          <w:rPr>
            <w:noProof/>
            <w:webHidden/>
          </w:rPr>
          <w:tab/>
        </w:r>
        <w:r>
          <w:rPr>
            <w:noProof/>
            <w:webHidden/>
          </w:rPr>
          <w:fldChar w:fldCharType="begin"/>
        </w:r>
        <w:r>
          <w:rPr>
            <w:noProof/>
            <w:webHidden/>
          </w:rPr>
          <w:instrText xml:space="preserve"> PAGEREF _Toc187250894 \h </w:instrText>
        </w:r>
        <w:r>
          <w:rPr>
            <w:noProof/>
            <w:webHidden/>
          </w:rPr>
        </w:r>
        <w:r>
          <w:rPr>
            <w:noProof/>
            <w:webHidden/>
          </w:rPr>
          <w:fldChar w:fldCharType="separate"/>
        </w:r>
        <w:r>
          <w:rPr>
            <w:noProof/>
            <w:webHidden/>
          </w:rPr>
          <w:t>18</w:t>
        </w:r>
        <w:r>
          <w:rPr>
            <w:noProof/>
            <w:webHidden/>
          </w:rPr>
          <w:fldChar w:fldCharType="end"/>
        </w:r>
      </w:hyperlink>
    </w:p>
    <w:p w14:paraId="46CD3C6D" w14:textId="6F78FB81" w:rsidR="000B4D7F" w:rsidRDefault="000B4D7F">
      <w:pPr>
        <w:pStyle w:val="TableofFigures"/>
        <w:tabs>
          <w:tab w:val="right" w:leader="dot" w:pos="9350"/>
        </w:tabs>
        <w:rPr>
          <w:noProof/>
          <w:kern w:val="2"/>
          <w:sz w:val="24"/>
          <w:szCs w:val="24"/>
          <w:lang w:val="en-BE" w:eastAsia="en-BE"/>
          <w14:ligatures w14:val="standardContextual"/>
        </w:rPr>
      </w:pPr>
      <w:hyperlink w:anchor="_Toc187250895" w:history="1">
        <w:r w:rsidRPr="007F59DB">
          <w:rPr>
            <w:rStyle w:val="Hyperlink"/>
            <w:noProof/>
          </w:rPr>
          <w:t xml:space="preserve">Figure 12: Example of BVH-tree </w:t>
        </w:r>
        <w:r w:rsidRPr="007F59DB">
          <w:rPr>
            <w:rStyle w:val="Hyperlink"/>
            <w:rFonts w:ascii="Calibri" w:hAnsi="Calibri" w:cs="Calibri"/>
            <w:noProof/>
          </w:rPr>
          <w:t>(</w:t>
        </w:r>
        <w:r w:rsidRPr="007F59DB">
          <w:rPr>
            <w:rStyle w:val="Hyperlink"/>
            <w:rFonts w:ascii="Calibri" w:hAnsi="Calibri" w:cs="Calibri"/>
            <w:i/>
            <w:iCs/>
            <w:noProof/>
          </w:rPr>
          <w:t>Bounding Volume Hierarchies</w:t>
        </w:r>
        <w:r w:rsidRPr="007F59DB">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250895 \h </w:instrText>
        </w:r>
        <w:r>
          <w:rPr>
            <w:noProof/>
            <w:webHidden/>
          </w:rPr>
        </w:r>
        <w:r>
          <w:rPr>
            <w:noProof/>
            <w:webHidden/>
          </w:rPr>
          <w:fldChar w:fldCharType="separate"/>
        </w:r>
        <w:r>
          <w:rPr>
            <w:noProof/>
            <w:webHidden/>
          </w:rPr>
          <w:t>19</w:t>
        </w:r>
        <w:r>
          <w:rPr>
            <w:noProof/>
            <w:webHidden/>
          </w:rPr>
          <w:fldChar w:fldCharType="end"/>
        </w:r>
      </w:hyperlink>
    </w:p>
    <w:p w14:paraId="4A93EA6D" w14:textId="2D04E9F0" w:rsidR="000B4D7F" w:rsidRDefault="000B4D7F">
      <w:pPr>
        <w:pStyle w:val="TableofFigures"/>
        <w:tabs>
          <w:tab w:val="right" w:leader="dot" w:pos="9350"/>
        </w:tabs>
        <w:rPr>
          <w:noProof/>
          <w:kern w:val="2"/>
          <w:sz w:val="24"/>
          <w:szCs w:val="24"/>
          <w:lang w:val="en-BE" w:eastAsia="en-BE"/>
          <w14:ligatures w14:val="standardContextual"/>
        </w:rPr>
      </w:pPr>
      <w:hyperlink w:anchor="_Toc187250896" w:history="1">
        <w:r w:rsidRPr="007F59DB">
          <w:rPr>
            <w:rStyle w:val="Hyperlink"/>
            <w:noProof/>
          </w:rPr>
          <w:t>Figure 13: Low complexity scene</w:t>
        </w:r>
        <w:r>
          <w:rPr>
            <w:noProof/>
            <w:webHidden/>
          </w:rPr>
          <w:tab/>
        </w:r>
        <w:r>
          <w:rPr>
            <w:noProof/>
            <w:webHidden/>
          </w:rPr>
          <w:fldChar w:fldCharType="begin"/>
        </w:r>
        <w:r>
          <w:rPr>
            <w:noProof/>
            <w:webHidden/>
          </w:rPr>
          <w:instrText xml:space="preserve"> PAGEREF _Toc187250896 \h </w:instrText>
        </w:r>
        <w:r>
          <w:rPr>
            <w:noProof/>
            <w:webHidden/>
          </w:rPr>
        </w:r>
        <w:r>
          <w:rPr>
            <w:noProof/>
            <w:webHidden/>
          </w:rPr>
          <w:fldChar w:fldCharType="separate"/>
        </w:r>
        <w:r>
          <w:rPr>
            <w:noProof/>
            <w:webHidden/>
          </w:rPr>
          <w:t>22</w:t>
        </w:r>
        <w:r>
          <w:rPr>
            <w:noProof/>
            <w:webHidden/>
          </w:rPr>
          <w:fldChar w:fldCharType="end"/>
        </w:r>
      </w:hyperlink>
    </w:p>
    <w:p w14:paraId="279546B8" w14:textId="1D4FC08C" w:rsidR="000B4D7F" w:rsidRDefault="000B4D7F">
      <w:pPr>
        <w:pStyle w:val="TableofFigures"/>
        <w:tabs>
          <w:tab w:val="right" w:leader="dot" w:pos="9350"/>
        </w:tabs>
        <w:rPr>
          <w:noProof/>
          <w:kern w:val="2"/>
          <w:sz w:val="24"/>
          <w:szCs w:val="24"/>
          <w:lang w:val="en-BE" w:eastAsia="en-BE"/>
          <w14:ligatures w14:val="standardContextual"/>
        </w:rPr>
      </w:pPr>
      <w:hyperlink w:anchor="_Toc187250897" w:history="1">
        <w:r w:rsidRPr="007F59DB">
          <w:rPr>
            <w:rStyle w:val="Hyperlink"/>
            <w:noProof/>
          </w:rPr>
          <w:t>Figure 14: Medium complexity scene</w:t>
        </w:r>
        <w:r>
          <w:rPr>
            <w:noProof/>
            <w:webHidden/>
          </w:rPr>
          <w:tab/>
        </w:r>
        <w:r>
          <w:rPr>
            <w:noProof/>
            <w:webHidden/>
          </w:rPr>
          <w:fldChar w:fldCharType="begin"/>
        </w:r>
        <w:r>
          <w:rPr>
            <w:noProof/>
            <w:webHidden/>
          </w:rPr>
          <w:instrText xml:space="preserve"> PAGEREF _Toc187250897 \h </w:instrText>
        </w:r>
        <w:r>
          <w:rPr>
            <w:noProof/>
            <w:webHidden/>
          </w:rPr>
        </w:r>
        <w:r>
          <w:rPr>
            <w:noProof/>
            <w:webHidden/>
          </w:rPr>
          <w:fldChar w:fldCharType="separate"/>
        </w:r>
        <w:r>
          <w:rPr>
            <w:noProof/>
            <w:webHidden/>
          </w:rPr>
          <w:t>22</w:t>
        </w:r>
        <w:r>
          <w:rPr>
            <w:noProof/>
            <w:webHidden/>
          </w:rPr>
          <w:fldChar w:fldCharType="end"/>
        </w:r>
      </w:hyperlink>
    </w:p>
    <w:p w14:paraId="24C6C2A2" w14:textId="04CA814D" w:rsidR="000B4D7F" w:rsidRDefault="000B4D7F">
      <w:pPr>
        <w:pStyle w:val="TableofFigures"/>
        <w:tabs>
          <w:tab w:val="right" w:leader="dot" w:pos="9350"/>
        </w:tabs>
        <w:rPr>
          <w:noProof/>
          <w:kern w:val="2"/>
          <w:sz w:val="24"/>
          <w:szCs w:val="24"/>
          <w:lang w:val="en-BE" w:eastAsia="en-BE"/>
          <w14:ligatures w14:val="standardContextual"/>
        </w:rPr>
      </w:pPr>
      <w:hyperlink w:anchor="_Toc187250898" w:history="1">
        <w:r w:rsidRPr="007F59DB">
          <w:rPr>
            <w:rStyle w:val="Hyperlink"/>
            <w:noProof/>
          </w:rPr>
          <w:t>Figure 15: High complexity scene</w:t>
        </w:r>
        <w:r>
          <w:rPr>
            <w:noProof/>
            <w:webHidden/>
          </w:rPr>
          <w:tab/>
        </w:r>
        <w:r>
          <w:rPr>
            <w:noProof/>
            <w:webHidden/>
          </w:rPr>
          <w:fldChar w:fldCharType="begin"/>
        </w:r>
        <w:r>
          <w:rPr>
            <w:noProof/>
            <w:webHidden/>
          </w:rPr>
          <w:instrText xml:space="preserve"> PAGEREF _Toc187250898 \h </w:instrText>
        </w:r>
        <w:r>
          <w:rPr>
            <w:noProof/>
            <w:webHidden/>
          </w:rPr>
        </w:r>
        <w:r>
          <w:rPr>
            <w:noProof/>
            <w:webHidden/>
          </w:rPr>
          <w:fldChar w:fldCharType="separate"/>
        </w:r>
        <w:r>
          <w:rPr>
            <w:noProof/>
            <w:webHidden/>
          </w:rPr>
          <w:t>23</w:t>
        </w:r>
        <w:r>
          <w:rPr>
            <w:noProof/>
            <w:webHidden/>
          </w:rPr>
          <w:fldChar w:fldCharType="end"/>
        </w:r>
      </w:hyperlink>
    </w:p>
    <w:p w14:paraId="42380E0C" w14:textId="782586C2"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7326728"/>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492149BA" w14:textId="77777777" w:rsidR="004750D6" w:rsidRDefault="00403D36" w:rsidP="00FB0E0C">
      <w:pPr>
        <w:jc w:val="both"/>
      </w:pPr>
      <w:r>
        <w:t xml:space="preserve">Rendering 3D </w:t>
      </w:r>
      <w:r w:rsidR="00C75938">
        <w:t>scenes out and presenting them</w:t>
      </w:r>
      <w:r>
        <w:t xml:space="preserve"> to 2D screens has been a challenge in the digital world since the dawn of time</w:t>
      </w:r>
      <w:r w:rsidR="00610EB3">
        <w:t>. Multiple approaches exist, n</w:t>
      </w:r>
      <w:r w:rsidR="00DE17E7">
        <w:t>e</w:t>
      </w:r>
      <w:r w:rsidR="00610EB3">
        <w:t>w ones get invented and old ones get brought back to life.</w:t>
      </w:r>
      <w:r w:rsidR="000B4874">
        <w:t xml:space="preserve"> In this paper we would like to revisit </w:t>
      </w:r>
      <w:r w:rsidR="00BF3D72">
        <w:t>sphere tracing, a sub-branch of ray marching.</w:t>
      </w:r>
      <w:r w:rsidR="004750D6">
        <w:t xml:space="preserve"> </w:t>
      </w:r>
    </w:p>
    <w:p w14:paraId="486D61B6" w14:textId="6C277185" w:rsidR="00152285" w:rsidRDefault="00152285" w:rsidP="00FB0E0C">
      <w:pPr>
        <w:jc w:val="both"/>
      </w:pPr>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77777777" w:rsidR="00152285" w:rsidRDefault="00152285" w:rsidP="00FB0E0C">
      <w:pPr>
        <w:jc w:val="both"/>
      </w:pPr>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t xml:space="preserve"> </w:t>
      </w:r>
    </w:p>
    <w:p w14:paraId="6C7DC1EC" w14:textId="77777777" w:rsidR="00152285" w:rsidRDefault="00152285" w:rsidP="00FB0E0C">
      <w:pPr>
        <w:jc w:val="both"/>
      </w:pPr>
      <w:r>
        <w:t xml:space="preserve">In Unreal Engine 5 ray marching is used for ambient occlusion and distance field shadows. </w:t>
      </w:r>
      <w:r>
        <w:fldChar w:fldCharType="begin"/>
      </w:r>
      <w:r>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fldChar w:fldCharType="separate"/>
      </w:r>
      <w:r w:rsidRPr="009C7E8C">
        <w:rPr>
          <w:rFonts w:ascii="Calibri" w:hAnsi="Calibri" w:cs="Calibri"/>
        </w:rPr>
        <w:t>(Unreal Engine 5, n.d.; Ureal Engine 5, n.d.)</w:t>
      </w:r>
      <w:r>
        <w:fldChar w:fldCharType="end"/>
      </w:r>
    </w:p>
    <w:p w14:paraId="2F856462" w14:textId="77777777" w:rsidR="00152285" w:rsidRDefault="00152285" w:rsidP="00FB0E0C">
      <w:pPr>
        <w:jc w:val="both"/>
      </w:pPr>
      <w:r>
        <w:t>There is a game called “</w:t>
      </w:r>
      <w:r w:rsidRPr="002034BB">
        <w:t>Claybook</w:t>
      </w:r>
      <w:r>
        <w:t>” (</w:t>
      </w:r>
      <w:hyperlink r:id="rId13" w:history="1">
        <w:r w:rsidRPr="00DA249F">
          <w:rPr>
            <w:rStyle w:val="Hyperlink"/>
          </w:rPr>
          <w:t>https://claybookgame.com/</w:t>
        </w:r>
      </w:hyperlink>
      <w:r>
        <w:t>) which handles the entire rendering pipeline using ray marching and fully exploiting the benefits and quirks of raymarching.</w:t>
      </w:r>
    </w:p>
    <w:p w14:paraId="2B68E1F0" w14:textId="000D0204" w:rsidR="00152285" w:rsidRDefault="00152285" w:rsidP="00FB0E0C">
      <w:pPr>
        <w:jc w:val="both"/>
      </w:pPr>
      <w:r>
        <w:t>The website “</w:t>
      </w:r>
      <w:r w:rsidR="006F1C1D">
        <w:t>S</w:t>
      </w:r>
      <w:r>
        <w:t>hadertoy” (</w:t>
      </w:r>
      <w:hyperlink r:id="rId14" w:history="1">
        <w:r w:rsidRPr="00DA249F">
          <w:rPr>
            <w:rStyle w:val="Hyperlink"/>
          </w:rPr>
          <w:t>https://www.shade</w:t>
        </w:r>
        <w:r w:rsidRPr="00DA249F">
          <w:rPr>
            <w:rStyle w:val="Hyperlink"/>
          </w:rPr>
          <w:t>r</w:t>
        </w:r>
        <w:r w:rsidRPr="00DA249F">
          <w:rPr>
            <w:rStyle w:val="Hyperlink"/>
          </w:rPr>
          <w:t>toy.com/</w:t>
        </w:r>
      </w:hyperlink>
      <w:r>
        <w:t>) developed by Inigo Quilez and Pol Jeremios is a tool used to teach and create demo scenes. It purely uses the ray marching algorithm</w:t>
      </w:r>
      <w:r w:rsidR="008C6153">
        <w:t>.</w:t>
      </w:r>
      <w:r>
        <w:t xml:space="preserve"> </w:t>
      </w:r>
    </w:p>
    <w:p w14:paraId="71B081F6" w14:textId="2128068C" w:rsidR="00152285" w:rsidRDefault="00152285" w:rsidP="00FB0E0C">
      <w:pPr>
        <w:jc w:val="both"/>
      </w:pPr>
      <w:r>
        <w:t>There is also the “</w:t>
      </w:r>
      <w:r w:rsidR="006F1C1D">
        <w:t>D</w:t>
      </w:r>
      <w:r>
        <w:t xml:space="preserve">emoscen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105D66">
        <w:rPr>
          <w:rFonts w:ascii="Calibri" w:hAnsi="Calibri" w:cs="Calibri"/>
        </w:rPr>
        <w:t>(“Demoscene,” 2019)</w:t>
      </w:r>
      <w:r>
        <w:fldChar w:fldCharType="end"/>
      </w:r>
      <w:r>
        <w:t xml:space="preserve"> Which has embraced “</w:t>
      </w:r>
      <w:r w:rsidR="00F11C17">
        <w:t>S</w:t>
      </w:r>
      <w:r>
        <w:t>hadertoy” and SDFs in general for their scenes.</w:t>
      </w:r>
    </w:p>
    <w:p w14:paraId="0A302332" w14:textId="06327357" w:rsidR="00ED3E08" w:rsidRDefault="00ED3E08" w:rsidP="00FB0E0C">
      <w:pPr>
        <w:jc w:val="both"/>
      </w:pPr>
      <w:r>
        <w:t xml:space="preserve">When looking </w:t>
      </w:r>
      <w:r w:rsidR="00AF4E58">
        <w:t>into</w:t>
      </w:r>
      <w:r>
        <w:t xml:space="preserve"> these applications</w:t>
      </w:r>
      <w:r w:rsidR="00D07F65">
        <w:t xml:space="preserve">, mainly “shadertoy” creations </w:t>
      </w:r>
      <w:r w:rsidR="00E0727E">
        <w:t>and creations</w:t>
      </w:r>
      <w:r w:rsidR="00D07F65">
        <w:t xml:space="preserve"> by the “</w:t>
      </w:r>
      <w:r w:rsidR="00F11C17">
        <w:t>D</w:t>
      </w:r>
      <w:r w:rsidR="00D07F65">
        <w:t>emoscene” community</w:t>
      </w:r>
      <w:r w:rsidR="00826E97">
        <w:t>,</w:t>
      </w:r>
      <w:r w:rsidR="00AF4E58">
        <w:t xml:space="preserve"> </w:t>
      </w:r>
      <w:r>
        <w:t>I noticed</w:t>
      </w:r>
      <w:r w:rsidR="00826E97">
        <w:t xml:space="preserve"> </w:t>
      </w:r>
      <w:r w:rsidR="00E0727E">
        <w:t>how most approaches didn’t really consider the performance</w:t>
      </w:r>
      <w:r>
        <w:t>.</w:t>
      </w:r>
      <w:r w:rsidR="00E0727E">
        <w:t xml:space="preserve"> The priority was always to get beautiful scenes on the screen.</w:t>
      </w:r>
      <w:r>
        <w:t xml:space="preserve"> </w:t>
      </w:r>
      <w:r w:rsidR="00A470D0">
        <w:t xml:space="preserve">And as we all know, if you want higher complexity </w:t>
      </w:r>
      <w:r w:rsidR="002B1EBA">
        <w:t xml:space="preserve">and bigger </w:t>
      </w:r>
      <w:r w:rsidR="00A470D0">
        <w:t>scenes you need more performance.</w:t>
      </w:r>
      <w:r w:rsidR="006F1C1D">
        <w:t xml:space="preserve"> </w:t>
      </w:r>
    </w:p>
    <w:p w14:paraId="4CE09BB9" w14:textId="4E424463" w:rsidR="006F1C1D" w:rsidRDefault="006F1C1D" w:rsidP="00FB0E0C">
      <w:pPr>
        <w:jc w:val="both"/>
      </w:pPr>
      <w:r>
        <w:t xml:space="preserve">In this paper </w:t>
      </w:r>
      <w:r w:rsidR="002F67CA">
        <w:t>we will discuss</w:t>
      </w:r>
      <w:r w:rsidR="006E72DF">
        <w:t xml:space="preserve"> the</w:t>
      </w:r>
      <w:r w:rsidR="002F67CA">
        <w:t xml:space="preserve"> </w:t>
      </w:r>
      <w:r w:rsidR="00215667">
        <w:t>axis aligned bounding box</w:t>
      </w:r>
      <w:r w:rsidR="00215667">
        <w:t xml:space="preserve"> (AABB)</w:t>
      </w:r>
      <w:r w:rsidR="00215667">
        <w:t xml:space="preserve"> and </w:t>
      </w:r>
      <w:r w:rsidR="006E72DF">
        <w:t xml:space="preserve">the </w:t>
      </w:r>
      <w:r w:rsidR="00215667">
        <w:t>bounding volume hierarchy tree</w:t>
      </w:r>
      <w:r w:rsidR="00215667">
        <w:t xml:space="preserve"> (BVH-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pPr>
        <w:jc w:val="both"/>
      </w:pPr>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pPr>
        <w:jc w:val="both"/>
      </w:pPr>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rsidP="00B01943">
      <w:pPr>
        <w:pStyle w:val="ListParagraph"/>
        <w:numPr>
          <w:ilvl w:val="0"/>
          <w:numId w:val="43"/>
        </w:numPr>
      </w:pPr>
      <w:r>
        <w:t>How does</w:t>
      </w:r>
      <w:r w:rsidR="003045F5">
        <w:t xml:space="preserve"> applying AABB to SDFs in sphere tracing affect performance?</w:t>
      </w:r>
    </w:p>
    <w:p w14:paraId="0A80C735" w14:textId="514A40EA" w:rsidR="003045F5" w:rsidRDefault="003045F5" w:rsidP="00B01943">
      <w:pPr>
        <w:pStyle w:val="ListParagraph"/>
        <w:numPr>
          <w:ilvl w:val="0"/>
          <w:numId w:val="43"/>
        </w:numPr>
      </w:pPr>
      <w:r>
        <w:lastRenderedPageBreak/>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rsidP="00B01943">
      <w:pPr>
        <w:pStyle w:val="ListParagraph"/>
        <w:numPr>
          <w:ilvl w:val="0"/>
          <w:numId w:val="43"/>
        </w:numPr>
      </w:pPr>
      <w:r>
        <w:t>How do sphere-shaped and box-shaped implementations compare in performance for AABB?</w:t>
      </w:r>
    </w:p>
    <w:p w14:paraId="639781B8" w14:textId="079DF4AC" w:rsidR="00812C82" w:rsidRDefault="00812C82" w:rsidP="00B01943">
      <w:pPr>
        <w:pStyle w:val="ListParagraph"/>
        <w:numPr>
          <w:ilvl w:val="0"/>
          <w:numId w:val="43"/>
        </w:numPr>
      </w:pPr>
      <w:r>
        <w:t>How do sphere-shaped and box-shaped implementations compare in performance for BVH-Tree?</w:t>
      </w:r>
    </w:p>
    <w:p w14:paraId="7B436414" w14:textId="3DD789CC" w:rsidR="000E7638" w:rsidRDefault="000E7638" w:rsidP="00ED39B9">
      <w:r>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rsidP="00740B3E">
      <w:pPr>
        <w:pStyle w:val="ListParagraph"/>
        <w:numPr>
          <w:ilvl w:val="0"/>
          <w:numId w:val="45"/>
        </w:numPr>
      </w:pPr>
      <w:r>
        <w:t xml:space="preserve">Applying </w:t>
      </w:r>
      <w:r w:rsidR="00740B3E">
        <w:t xml:space="preserve">the </w:t>
      </w:r>
      <w:r>
        <w:t xml:space="preserve">AABB </w:t>
      </w:r>
      <w:r w:rsidR="005625B6">
        <w:t>will</w:t>
      </w:r>
      <w:r>
        <w:t xml:space="preserve"> improve performance positively in most cases, except when the underlying SDF is not complex enough.</w:t>
      </w:r>
    </w:p>
    <w:p w14:paraId="75368026" w14:textId="6859B0CD" w:rsidR="00740B3E" w:rsidRDefault="00740B3E" w:rsidP="00740B3E">
      <w:pPr>
        <w:pStyle w:val="ListParagraph"/>
        <w:numPr>
          <w:ilvl w:val="0"/>
          <w:numId w:val="45"/>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rsidP="00740B3E">
      <w:pPr>
        <w:pStyle w:val="ListParagraph"/>
        <w:numPr>
          <w:ilvl w:val="0"/>
          <w:numId w:val="45"/>
        </w:numPr>
      </w:pPr>
      <w:r>
        <w:t xml:space="preserve">Sphere-shaped </w:t>
      </w:r>
      <w:r w:rsidR="008B3B08">
        <w:t>AABBs</w:t>
      </w:r>
      <w:r>
        <w:t xml:space="preserve"> will improve </w:t>
      </w:r>
      <w:r w:rsidR="008B3B08">
        <w:t>performance more than their box-shaped counterparts.</w:t>
      </w:r>
    </w:p>
    <w:p w14:paraId="6815ABA6" w14:textId="62C413D9" w:rsidR="00BF1FDC" w:rsidRPr="00B01943" w:rsidRDefault="00BF1FDC" w:rsidP="00740B3E">
      <w:pPr>
        <w:pStyle w:val="ListParagraph"/>
        <w:numPr>
          <w:ilvl w:val="0"/>
          <w:numId w:val="45"/>
        </w:numPr>
      </w:pPr>
      <w:r>
        <w:t>Sphere-shaped BVH-trees will improve performance more than their box-shaped counterparts.</w:t>
      </w:r>
    </w:p>
    <w:p w14:paraId="6634BFD4" w14:textId="7F38704C" w:rsidR="004E19CD" w:rsidRDefault="004E19CD" w:rsidP="00D42E48">
      <w:pPr>
        <w:pStyle w:val="Heading1"/>
      </w:pPr>
      <w:bookmarkStart w:id="5" w:name="_Toc187326729"/>
      <w:r w:rsidRPr="00D42E48">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326730"/>
      <w:r>
        <w:t>Ray Tracing</w:t>
      </w:r>
      <w:bookmarkEnd w:id="6"/>
    </w:p>
    <w:p w14:paraId="1AAFC844" w14:textId="767CE802" w:rsidR="00E407E9" w:rsidRDefault="00E407E9" w:rsidP="00D42E48">
      <w:pPr>
        <w:pStyle w:val="Heading3"/>
      </w:pPr>
      <w:bookmarkStart w:id="7" w:name="_Toc187326731"/>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9E3ECED" w:rsidR="00E67AE1" w:rsidRDefault="00CE1B26" w:rsidP="00CE1B26">
      <w:pPr>
        <w:pStyle w:val="Caption"/>
        <w:jc w:val="center"/>
      </w:pPr>
      <w:bookmarkStart w:id="8" w:name="_Ref186380065"/>
      <w:bookmarkStart w:id="9" w:name="_Ref186380055"/>
      <w:bookmarkStart w:id="10" w:name="_Toc187250884"/>
      <w:r>
        <w:t xml:space="preserve">Figure </w:t>
      </w:r>
      <w:fldSimple w:instr=" SEQ Figure \* ARABIC ">
        <w:r w:rsidR="00921ECF">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16393680" w:rsidR="00CD2D1C" w:rsidRDefault="00CD2D1C" w:rsidP="00FB0E0C">
      <w:pPr>
        <w:jc w:val="both"/>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FB0E0C">
        <w:rPr>
          <w:lang w:val="en-BE"/>
        </w:rPr>
        <w:instrText xml:space="preserve"> \* MERGEFORMAT </w:instrText>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lastRenderedPageBreak/>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6"/>
                    <a:stretch>
                      <a:fillRect/>
                    </a:stretch>
                  </pic:blipFill>
                  <pic:spPr>
                    <a:xfrm>
                      <a:off x="0" y="0"/>
                      <a:ext cx="1518321" cy="1000859"/>
                    </a:xfrm>
                    <a:prstGeom prst="rect">
                      <a:avLst/>
                    </a:prstGeom>
                  </pic:spPr>
                </pic:pic>
              </a:graphicData>
            </a:graphic>
          </wp:inline>
        </w:drawing>
      </w:r>
    </w:p>
    <w:p w14:paraId="645AB0F4" w14:textId="0FA1AF85" w:rsidR="00565F61" w:rsidRPr="00BB7D2D" w:rsidRDefault="00E401A5" w:rsidP="00BB7D2D">
      <w:pPr>
        <w:pStyle w:val="Caption"/>
        <w:jc w:val="center"/>
      </w:pPr>
      <w:bookmarkStart w:id="11" w:name="_Ref186380208"/>
      <w:bookmarkStart w:id="12" w:name="_Toc187250885"/>
      <w:r>
        <w:t xml:space="preserve">Figure </w:t>
      </w:r>
      <w:fldSimple w:instr=" SEQ Figure \* ARABIC ">
        <w:r w:rsidR="00921ECF">
          <w:rPr>
            <w:noProof/>
          </w:rPr>
          <w:t>2</w:t>
        </w:r>
      </w:fldSimple>
      <w:bookmarkEnd w:id="11"/>
      <w:r>
        <w:t>: The process of ray casting and shading pixels</w:t>
      </w:r>
      <w:bookmarkEnd w:id="12"/>
    </w:p>
    <w:p w14:paraId="2C320C1D" w14:textId="594C5282" w:rsidR="00495976" w:rsidRDefault="00495976" w:rsidP="00D42E48">
      <w:pPr>
        <w:pStyle w:val="Heading3"/>
        <w:rPr>
          <w:lang w:val="en-BE"/>
        </w:rPr>
      </w:pPr>
      <w:bookmarkStart w:id="13" w:name="_Toc187326732"/>
      <w:r>
        <w:rPr>
          <w:lang w:val="en-BE"/>
        </w:rPr>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7"/>
                    <a:stretch>
                      <a:fillRect/>
                    </a:stretch>
                  </pic:blipFill>
                  <pic:spPr>
                    <a:xfrm>
                      <a:off x="0" y="0"/>
                      <a:ext cx="2891192" cy="1622798"/>
                    </a:xfrm>
                    <a:prstGeom prst="rect">
                      <a:avLst/>
                    </a:prstGeom>
                  </pic:spPr>
                </pic:pic>
              </a:graphicData>
            </a:graphic>
          </wp:inline>
        </w:drawing>
      </w:r>
    </w:p>
    <w:p w14:paraId="452B8657" w14:textId="0708CC40" w:rsidR="00F639FF" w:rsidRDefault="00F639FF" w:rsidP="00F639FF">
      <w:pPr>
        <w:pStyle w:val="Caption"/>
        <w:jc w:val="center"/>
      </w:pPr>
      <w:bookmarkStart w:id="14" w:name="_Toc187250886"/>
      <w:r>
        <w:t xml:space="preserve">Figure </w:t>
      </w:r>
      <w:fldSimple w:instr=" SEQ Figure \* ARABIC ">
        <w:r w:rsidR="00921ECF">
          <w:rPr>
            <w:noProof/>
          </w:rPr>
          <w:t>3</w:t>
        </w:r>
      </w:fldSimple>
      <w:r>
        <w:t>: AABB for a single triangle</w:t>
      </w:r>
      <w:bookmarkEnd w:id="14"/>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8"/>
                    <a:stretch>
                      <a:fillRect/>
                    </a:stretch>
                  </pic:blipFill>
                  <pic:spPr>
                    <a:xfrm>
                      <a:off x="0" y="0"/>
                      <a:ext cx="3395217" cy="2019719"/>
                    </a:xfrm>
                    <a:prstGeom prst="rect">
                      <a:avLst/>
                    </a:prstGeom>
                  </pic:spPr>
                </pic:pic>
              </a:graphicData>
            </a:graphic>
          </wp:inline>
        </w:drawing>
      </w:r>
    </w:p>
    <w:p w14:paraId="6B1E827C" w14:textId="2DED817A" w:rsidR="00BA33E7" w:rsidRDefault="00BA33E7" w:rsidP="00BA33E7">
      <w:pPr>
        <w:pStyle w:val="Caption"/>
        <w:jc w:val="center"/>
      </w:pPr>
      <w:bookmarkStart w:id="15" w:name="_Ref186400061"/>
      <w:bookmarkStart w:id="16" w:name="_Toc187250887"/>
      <w:r>
        <w:t xml:space="preserve">Figure </w:t>
      </w:r>
      <w:fldSimple w:instr=" SEQ Figure \* ARABIC ">
        <w:r w:rsidR="00921ECF">
          <w:rPr>
            <w:noProof/>
          </w:rPr>
          <w:t>4</w:t>
        </w:r>
      </w:fldSimple>
      <w:bookmarkEnd w:id="15"/>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6"/>
      <w:r w:rsidR="00D72686">
        <w:fldChar w:fldCharType="end"/>
      </w:r>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7102ADC1">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A79042D" w:rsidR="00BA33E7" w:rsidRPr="00BA33E7" w:rsidRDefault="00FB6A3B" w:rsidP="00FB6A3B">
      <w:pPr>
        <w:pStyle w:val="Caption"/>
        <w:jc w:val="center"/>
        <w:rPr>
          <w:b w:val="0"/>
          <w:bCs w:val="0"/>
        </w:rPr>
      </w:pPr>
      <w:bookmarkStart w:id="17" w:name="_Toc187250888"/>
      <w:r>
        <w:t xml:space="preserve">Figure </w:t>
      </w:r>
      <w:fldSimple w:instr=" SEQ Figure \* ARABIC ">
        <w:r w:rsidR="00921ECF">
          <w:rPr>
            <w:noProof/>
          </w:rPr>
          <w:t>5</w:t>
        </w:r>
      </w:fldSimple>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17"/>
      <w:r w:rsidR="00D72686">
        <w:fldChar w:fldCharType="end"/>
      </w:r>
    </w:p>
    <w:p w14:paraId="71FBFAFF" w14:textId="77777777" w:rsidR="002A2647" w:rsidRDefault="00E407E9" w:rsidP="00BC32BC">
      <w:pPr>
        <w:pStyle w:val="Heading2"/>
        <w:jc w:val="both"/>
      </w:pPr>
      <w:bookmarkStart w:id="18" w:name="_Toc187326733"/>
      <w:r>
        <w:t>sphere tracing (ray marching)</w:t>
      </w:r>
      <w:bookmarkEnd w:id="18"/>
    </w:p>
    <w:p w14:paraId="6AD8F967" w14:textId="77777777" w:rsidR="002A2647" w:rsidRDefault="002A2647" w:rsidP="00BC32BC">
      <w:pPr>
        <w:pStyle w:val="Heading3"/>
        <w:jc w:val="both"/>
      </w:pPr>
      <w:bookmarkStart w:id="19" w:name="_Toc187326734"/>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FB0E0C">
      <w:pPr>
        <w:jc w:val="both"/>
      </w:pPr>
      <w:r>
        <w:t>Another way to visualize 3D objects is by using signed distance fields</w:t>
      </w:r>
      <w:r w:rsidR="00D227D0">
        <w:t xml:space="preserve"> (SDF)</w:t>
      </w:r>
      <w:r>
        <w:t>.</w:t>
      </w:r>
    </w:p>
    <w:p w14:paraId="7039A72A" w14:textId="74D24B36" w:rsidR="00FD43DD" w:rsidRDefault="009A7867" w:rsidP="00FB0E0C">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2BEC7929" w:rsidR="005440F3" w:rsidRDefault="00643EB2" w:rsidP="00FB0E0C">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FB0E0C">
        <w:instrText xml:space="preserve"> \* MERGEFORMAT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20"/>
                    <a:stretch>
                      <a:fillRect/>
                    </a:stretch>
                  </pic:blipFill>
                  <pic:spPr>
                    <a:xfrm>
                      <a:off x="0" y="0"/>
                      <a:ext cx="2509733" cy="2328550"/>
                    </a:xfrm>
                    <a:prstGeom prst="rect">
                      <a:avLst/>
                    </a:prstGeom>
                  </pic:spPr>
                </pic:pic>
              </a:graphicData>
            </a:graphic>
          </wp:inline>
        </w:drawing>
      </w:r>
    </w:p>
    <w:p w14:paraId="4B7FB506" w14:textId="2D0A082C" w:rsidR="00924A5F" w:rsidRDefault="00924A5F" w:rsidP="00924A5F">
      <w:pPr>
        <w:pStyle w:val="Caption"/>
        <w:jc w:val="center"/>
      </w:pPr>
      <w:bookmarkStart w:id="20" w:name="_Ref186400970"/>
      <w:bookmarkStart w:id="21" w:name="_Toc187250889"/>
      <w:r>
        <w:t xml:space="preserve">Figure </w:t>
      </w:r>
      <w:fldSimple w:instr=" SEQ Figure \* ARABIC ">
        <w:r w:rsidR="00921ECF">
          <w:rPr>
            <w:noProof/>
          </w:rPr>
          <w:t>6</w:t>
        </w:r>
      </w:fldSimple>
      <w:bookmarkEnd w:id="20"/>
      <w:r>
        <w:t>: Example of SDF output</w:t>
      </w:r>
      <w:r w:rsidR="00CB5D4A">
        <w:t xml:space="preserve"> </w:t>
      </w:r>
      <w:r w:rsidR="00CB5D4A">
        <w:fldChar w:fldCharType="begin"/>
      </w:r>
      <w:r w:rsidR="00CB5D4A">
        <w:instrText xml:space="preserve"> ADDIN ZOTERO_ITEM CSL_CITATION {"citationID":"ofalWyJe","properties":{"formattedCitation":"({\\i{}Figure 3}, n.d.)","plainCitation":"(Figure 3, n.d.)","noteIndex":0},"citationItems":[{"id":149,"uris":["http://zotero.org/users/local/Ex90nxfQ/items/DIJ9AJ8R"],"itemData":{"id":149,"type":"webpage","abstract":"Download scientific diagram | The signed distance-field of a given oriented surface S (left) classifies the </w:instrText>
      </w:r>
      <w:r w:rsidR="00CB5D4A">
        <w:rPr>
          <w:rFonts w:ascii="Cambria Math" w:hAnsi="Cambria Math" w:cs="Cambria Math"/>
        </w:rPr>
        <w:instrText>ℜ</w:instrText>
      </w:r>
      <w:r w:rsidR="00CB5D4A">
        <w:instrText xml:space="preserve"> 3 space into three regions (see right): 1) sDist(p, S ) &gt; 0 (the region in blue color), 2) sDist(p, S ) &lt; 0 (the region in green color), and 3) sDist(p, S ) = 0 (the black solid curve and the red dashed curves).  from publication: Thickening freeform surfaces for solid fabrication | Purpose – Given an intersection-free mesh surface S , the paper introduces a method to thicken S into a solid H located at one side of S . By such a surface-to-solid conversion operation, industrial users are able to fabricate a designed (or reconstructed) surface by rapid... | Experimental Testing and Investigation | ResearchGate, the professional network for scientists.","container-title":"ResearchGate","language":"en","title":"Figure 3: The signed distance-field of a given oriented surface S...","title-short":"Figure 3","URL":"https://www.researchgate.net/figure/The-signed-distance-field-of-a-given-oriented-surface-S-left-classifies-the-R-3-space_fig1_263593124","accessed":{"date-parts":[["2025",1,7]]}}}],"schema":"https://github.com/citation-style-language/schema/raw/master/csl-citation.json"} </w:instrText>
      </w:r>
      <w:r w:rsidR="00CB5D4A">
        <w:fldChar w:fldCharType="separate"/>
      </w:r>
      <w:r w:rsidR="00CB5D4A" w:rsidRPr="00CB5D4A">
        <w:rPr>
          <w:rFonts w:ascii="Calibri" w:hAnsi="Calibri" w:cs="Calibri"/>
        </w:rPr>
        <w:t>(</w:t>
      </w:r>
      <w:r w:rsidR="00CB5D4A" w:rsidRPr="00CB5D4A">
        <w:rPr>
          <w:rFonts w:ascii="Calibri" w:hAnsi="Calibri" w:cs="Calibri"/>
          <w:i/>
          <w:iCs/>
        </w:rPr>
        <w:t>Figure 3</w:t>
      </w:r>
      <w:r w:rsidR="00CB5D4A" w:rsidRPr="00CB5D4A">
        <w:rPr>
          <w:rFonts w:ascii="Calibri" w:hAnsi="Calibri" w:cs="Calibri"/>
        </w:rPr>
        <w:t>, n.d.)</w:t>
      </w:r>
      <w:bookmarkEnd w:id="21"/>
      <w:r w:rsidR="00CB5D4A">
        <w:fldChar w:fldCharType="end"/>
      </w:r>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40F1F861" w14:textId="35B3C9E4" w:rsidR="001A4A62" w:rsidRDefault="00AD3411" w:rsidP="00FB0E0C">
      <w:pPr>
        <w:jc w:val="both"/>
      </w:pPr>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FB0E0C">
      <w:pPr>
        <w:jc w:val="both"/>
      </w:pPr>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FB0E0C">
      <w:pPr>
        <w:jc w:val="both"/>
      </w:pPr>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29F0D743" w:rsidR="00B73BB3" w:rsidRDefault="00A93F97" w:rsidP="00FB0E0C">
      <w:pPr>
        <w:jc w:val="both"/>
      </w:pPr>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FB0E0C">
        <w:instrText xml:space="preserve"> \* MERGEFORMAT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45A7D97A" w:rsidR="00B87651" w:rsidRDefault="00B87651" w:rsidP="00B87651">
      <w:pPr>
        <w:pStyle w:val="Caption"/>
        <w:jc w:val="center"/>
      </w:pPr>
      <w:bookmarkStart w:id="22" w:name="_Ref186444364"/>
      <w:bookmarkStart w:id="23" w:name="_Ref186444358"/>
      <w:bookmarkStart w:id="24" w:name="_Toc187250890"/>
      <w:r>
        <w:t xml:space="preserve">Figure </w:t>
      </w:r>
      <w:fldSimple w:instr=" SEQ Figure \* ARABIC ">
        <w:r w:rsidR="00921ECF">
          <w:rPr>
            <w:noProof/>
          </w:rPr>
          <w:t>7</w:t>
        </w:r>
      </w:fldSimple>
      <w:bookmarkEnd w:id="22"/>
      <w:r>
        <w:t xml:space="preserve">: Ray marching </w:t>
      </w:r>
      <w:r w:rsidR="00CB5D4A">
        <w:t xml:space="preserve">missing a </w:t>
      </w:r>
      <w:r>
        <w:t>surface</w:t>
      </w:r>
      <w:bookmarkEnd w:id="23"/>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24"/>
      <w:r w:rsidR="00CB5D4A">
        <w:fldChar w:fldCharType="end"/>
      </w:r>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2"/>
                    <a:stretch>
                      <a:fillRect/>
                    </a:stretch>
                  </pic:blipFill>
                  <pic:spPr>
                    <a:xfrm>
                      <a:off x="0" y="0"/>
                      <a:ext cx="3169715" cy="1753841"/>
                    </a:xfrm>
                    <a:prstGeom prst="rect">
                      <a:avLst/>
                    </a:prstGeom>
                  </pic:spPr>
                </pic:pic>
              </a:graphicData>
            </a:graphic>
          </wp:inline>
        </w:drawing>
      </w:r>
    </w:p>
    <w:p w14:paraId="7ACA1995" w14:textId="6E4251B9" w:rsidR="000862AC" w:rsidRDefault="003D24C8" w:rsidP="00A307D4">
      <w:pPr>
        <w:pStyle w:val="Caption"/>
        <w:jc w:val="center"/>
      </w:pPr>
      <w:bookmarkStart w:id="25" w:name="_Ref186446781"/>
      <w:bookmarkStart w:id="26" w:name="_Toc187250891"/>
      <w:r>
        <w:t xml:space="preserve">Figure </w:t>
      </w:r>
      <w:fldSimple w:instr=" SEQ Figure \* ARABIC ">
        <w:r w:rsidR="00921ECF">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While this approach is more memory friendly than using triangle meshes, it does mean the entire scene needs to be reconstructed every frame. And as SDFs become more complex they require more computation time</w:t>
      </w:r>
      <w:r w:rsidR="00527F21">
        <w:t xml:space="preserve"> </w:t>
      </w:r>
      <w:r w:rsidR="00454568">
        <w:t>.</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53F510EA" w:rsidR="00C52FF1" w:rsidRDefault="00825ABF" w:rsidP="004750D6">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7F13A44E" w14:textId="5918880E" w:rsidR="00D6180A" w:rsidRDefault="00A87B22" w:rsidP="00534A45">
      <w:pPr>
        <w:pStyle w:val="Heading3"/>
      </w:pPr>
      <w:bookmarkStart w:id="27" w:name="_Toc187326735"/>
      <w:r>
        <w:t>Approaches</w:t>
      </w:r>
      <w:r w:rsidR="00534A45">
        <w:t xml:space="preserve"> considered</w:t>
      </w:r>
      <w:bookmarkEnd w:id="27"/>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proofErr w:type="spellStart"/>
      <w:r w:rsidR="00E60264">
        <w:t>RenderDoc</w:t>
      </w:r>
      <w:proofErr w:type="spellEnd"/>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lastRenderedPageBreak/>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w:t>
      </w:r>
      <w:proofErr w:type="spellStart"/>
      <w:r w:rsidR="00811AE0">
        <w:t>RenderDoc</w:t>
      </w:r>
      <w:proofErr w:type="spellEnd"/>
      <w:r w:rsidR="00811AE0">
        <w:t xml:space="preserve">”.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FB0E0C">
      <w:pPr>
        <w:jc w:val="both"/>
      </w:pPr>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FB0E0C">
      <w:pPr>
        <w:tabs>
          <w:tab w:val="left" w:pos="3894"/>
        </w:tabs>
        <w:jc w:val="both"/>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40EF911" w:rsidR="007B7F69" w:rsidRDefault="007B7F69" w:rsidP="00FB0E0C">
      <w:pPr>
        <w:tabs>
          <w:tab w:val="left" w:pos="3894"/>
        </w:tabs>
        <w:jc w:val="both"/>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definitely when it comes to acceleration structures as they don’t provide any visual output.</w:t>
      </w:r>
      <w:r w:rsidR="000D799B">
        <w:t xml:space="preserve"> </w:t>
      </w:r>
    </w:p>
    <w:p w14:paraId="3D0EA72C" w14:textId="282EAE13" w:rsidR="002B7158" w:rsidRDefault="00133849" w:rsidP="00FB0E0C">
      <w:pPr>
        <w:tabs>
          <w:tab w:val="left" w:pos="3894"/>
        </w:tabs>
        <w:jc w:val="both"/>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FB0E0C">
      <w:pPr>
        <w:tabs>
          <w:tab w:val="left" w:pos="3894"/>
        </w:tabs>
        <w:jc w:val="both"/>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3DED5E77" w:rsidR="002E1349" w:rsidRDefault="00CD037E" w:rsidP="00BC32BC">
      <w:pPr>
        <w:pStyle w:val="Heading1"/>
        <w:jc w:val="both"/>
      </w:pPr>
      <w:bookmarkStart w:id="28" w:name="_Toc187326736"/>
      <w:r>
        <w:t>Case study</w:t>
      </w:r>
      <w:bookmarkEnd w:id="28"/>
    </w:p>
    <w:p w14:paraId="0FD44461" w14:textId="77777777" w:rsidR="00ED39B9" w:rsidRDefault="00ED39B9" w:rsidP="00ED39B9"/>
    <w:p w14:paraId="3FC76CAF" w14:textId="0AD7B1FF" w:rsidR="000D5C84" w:rsidRDefault="00785CFF" w:rsidP="00785CFF">
      <w:pPr>
        <w:pStyle w:val="Heading2"/>
      </w:pPr>
      <w:bookmarkStart w:id="29" w:name="_Toc187326737"/>
      <w:r>
        <w:t>aabb</w:t>
      </w:r>
      <w:r w:rsidR="00844E6B">
        <w:t>s</w:t>
      </w:r>
      <w:r>
        <w:t xml:space="preserve"> for sdf</w:t>
      </w:r>
      <w:r w:rsidR="00A62BC6">
        <w:t>s</w:t>
      </w:r>
      <w:bookmarkEnd w:id="29"/>
    </w:p>
    <w:p w14:paraId="0B1E4776" w14:textId="36D25A8C" w:rsidR="00AB2CB4" w:rsidRDefault="00AB2CB4" w:rsidP="00AB2CB4">
      <w:pPr>
        <w:pStyle w:val="Heading3"/>
      </w:pPr>
      <w:bookmarkStart w:id="30" w:name="_Toc187326738"/>
      <w:r>
        <w:t>aabbs for sdfs</w:t>
      </w:r>
      <w:r w:rsidR="002A00F6">
        <w:t xml:space="preserve"> are early outs</w:t>
      </w:r>
      <w:bookmarkEnd w:id="30"/>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 xml:space="preserve">must be </w:t>
      </w:r>
      <w:r w:rsidR="002D26F4">
        <w:lastRenderedPageBreak/>
        <w:t>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Pr>
          <w:rFonts w:ascii="Consolas" w:hAnsi="Consolas" w:cs="Courier New"/>
          <w:color w:val="000000"/>
          <w:sz w:val="17"/>
          <w:szCs w:val="17"/>
        </w:rPr>
        <w:t>earlyOutDistanc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660066"/>
          <w:sz w:val="17"/>
          <w:szCs w:val="17"/>
        </w:rPr>
        <w:t>EarlyOutTest</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earlyOut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Pr>
          <w:rFonts w:ascii="Consolas" w:hAnsi="Consolas" w:cs="Courier New"/>
          <w:color w:val="000000"/>
          <w:sz w:val="17"/>
          <w:szCs w:val="17"/>
        </w:rPr>
        <w:t>earlyOutDistance</w:t>
      </w:r>
      <w:proofErr w:type="spellEnd"/>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Pr>
          <w:rFonts w:ascii="Consolas" w:hAnsi="Consolas" w:cs="Courier New"/>
          <w:color w:val="660066"/>
          <w:sz w:val="17"/>
          <w:szCs w:val="17"/>
        </w:rPr>
        <w:t>GetDistanceUnoptimized</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actually approaching and hitting an object.</w:t>
      </w:r>
    </w:p>
    <w:p w14:paraId="4EC4E508" w14:textId="426F9E23" w:rsidR="00D92883" w:rsidRDefault="00B77399" w:rsidP="00D92883">
      <w:pPr>
        <w:pStyle w:val="Heading3"/>
      </w:pPr>
      <w:bookmarkStart w:id="31" w:name="_Toc187326739"/>
      <w:r>
        <w:t xml:space="preserve">Box </w:t>
      </w:r>
      <w:r w:rsidR="008C6686">
        <w:t>early out</w:t>
      </w:r>
      <w:bookmarkEnd w:id="31"/>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Pr>
          <w:rFonts w:ascii="Consolas" w:hAnsi="Consolas" w:cs="Courier New"/>
          <w:color w:val="000000"/>
          <w:sz w:val="17"/>
          <w:szCs w:val="17"/>
        </w:rPr>
        <w:t>newDistanceValu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proofErr w:type="spellStart"/>
      <w:r>
        <w:rPr>
          <w:rFonts w:ascii="Consolas" w:hAnsi="Consolas" w:cs="Courier New"/>
          <w:color w:val="000000"/>
          <w:sz w:val="17"/>
          <w:szCs w:val="17"/>
        </w:rPr>
        <w:t>sdf</w:t>
      </w:r>
      <w:proofErr w:type="spellEnd"/>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lastRenderedPageBreak/>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proofErr w:type="spellStart"/>
      <w:r w:rsidR="00A727DA">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proofErr w:type="spellEnd"/>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31A6E05F" w:rsidR="00660F8A" w:rsidRDefault="00D92883" w:rsidP="00660F8A">
      <w:pPr>
        <w:pStyle w:val="Heading3"/>
      </w:pPr>
      <w:bookmarkStart w:id="32" w:name="_Toc187326740"/>
      <w:r>
        <w:t xml:space="preserve">Sphere </w:t>
      </w:r>
      <w:r w:rsidR="0000421D">
        <w:t>early out</w:t>
      </w:r>
      <w:bookmarkEnd w:id="32"/>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Pr>
          <w:rFonts w:ascii="Consolas" w:hAnsi="Consolas" w:cs="Courier New"/>
          <w:color w:val="000000"/>
          <w:sz w:val="17"/>
          <w:szCs w:val="17"/>
        </w:rPr>
        <w:t>nextRadius</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imum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w:t>
      </w:r>
      <w:r w:rsidR="00FA0D8A">
        <w:lastRenderedPageBreak/>
        <w:t>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proofErr w:type="spellStart"/>
      <w:r>
        <w:rPr>
          <w:rFonts w:ascii="Consolas" w:hAnsi="Consolas" w:cs="Courier New"/>
          <w:color w:val="000000"/>
          <w:sz w:val="17"/>
          <w:szCs w:val="17"/>
        </w:rPr>
        <w:t>nextRadius</w:t>
      </w:r>
      <w:proofErr w:type="spellEnd"/>
      <w:r>
        <w:rPr>
          <w:rFonts w:ascii="Consolas" w:hAnsi="Consolas" w:cs="Courier New"/>
          <w:color w:val="000000"/>
          <w:sz w:val="17"/>
          <w:szCs w:val="17"/>
        </w:rPr>
        <w:t xml:space="preserve"> </w:t>
      </w:r>
      <w:r>
        <w:rPr>
          <w:rFonts w:ascii="Consolas" w:hAnsi="Consolas" w:cs="Courier New"/>
          <w:color w:val="000088"/>
          <w:sz w:val="17"/>
          <w:szCs w:val="17"/>
        </w:rPr>
        <w:t>value</w:t>
      </w:r>
    </w:p>
    <w:p w14:paraId="00A56204" w14:textId="28773591" w:rsidR="00C0349F" w:rsidRDefault="00F10845" w:rsidP="00933139">
      <w:pPr>
        <w:jc w:val="both"/>
      </w:pPr>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surfacePoint</w:t>
      </w:r>
      <w:proofErr w:type="spellEnd"/>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933139">
      <w:pPr>
        <w:jc w:val="both"/>
      </w:pPr>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proofErr w:type="spellStart"/>
      <w:r w:rsidR="009D21C6">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933139">
      <w:pPr>
        <w:jc w:val="both"/>
      </w:pPr>
      <w:r>
        <w:t>This shape is the cheapest possible calculation in ray marching.</w:t>
      </w:r>
    </w:p>
    <w:p w14:paraId="31A1D8C3" w14:textId="77777777" w:rsidR="00A55CD2" w:rsidRDefault="00FF1EA6" w:rsidP="00933139">
      <w:pPr>
        <w:jc w:val="both"/>
      </w:pPr>
      <w:r>
        <w:t xml:space="preserve">Due to the nature of the sphere if the </w:t>
      </w:r>
      <w:r w:rsidR="009F797C">
        <w:t>SDF</w:t>
      </w:r>
      <w:r>
        <w:t xml:space="preserve"> it encloses has a peak distance on the y-axis and is very slim in the </w:t>
      </w:r>
      <w:proofErr w:type="spellStart"/>
      <w:r>
        <w:t>xz</w:t>
      </w:r>
      <w:proofErr w:type="spellEnd"/>
      <w:r>
        <w:t>-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p>
    <w:p w14:paraId="60F97184" w14:textId="77777777" w:rsidR="00822E7F" w:rsidRDefault="00A55CD2" w:rsidP="00822E7F">
      <w:pPr>
        <w:pStyle w:val="Heading3"/>
      </w:pPr>
      <w:bookmarkStart w:id="33" w:name="_Toc187326741"/>
      <w:r>
        <w:t>Testing</w:t>
      </w:r>
      <w:bookmarkEnd w:id="33"/>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7098B006" w:rsidR="00D00B03" w:rsidRDefault="005D0C9E" w:rsidP="00924881">
      <w:r>
        <w:t xml:space="preserve">For every object we </w:t>
      </w:r>
      <w:r w:rsidR="00513E27">
        <w:t>tested</w:t>
      </w:r>
      <w:r>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1D6B3A07" w:rsidR="00933139" w:rsidRDefault="00657419" w:rsidP="00FA030A">
      <w:pPr>
        <w:pStyle w:val="ListParagraph"/>
        <w:numPr>
          <w:ilvl w:val="0"/>
          <w:numId w:val="33"/>
        </w:numPr>
      </w:pPr>
      <w:r>
        <w:t xml:space="preserve">The </w:t>
      </w:r>
      <w:r w:rsidR="003F57AE">
        <w:t>close</w:t>
      </w:r>
      <w:r w:rsidR="00DC785B">
        <w:t>-</w:t>
      </w:r>
      <w:r w:rsidR="003F57AE">
        <w:t>up</w:t>
      </w:r>
      <w:r w:rsidR="00C524C9">
        <w:t xml:space="preserve"> shot</w:t>
      </w:r>
      <w:r w:rsidR="003F57AE">
        <w:t xml:space="preserve"> </w:t>
      </w:r>
      <w:r>
        <w:t xml:space="preserve">has a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48ED5712" w:rsidR="00FA030A" w:rsidRDefault="00FA030A" w:rsidP="00924881">
      <w:pPr>
        <w:pStyle w:val="ListParagraph"/>
        <w:numPr>
          <w:ilvl w:val="0"/>
          <w:numId w:val="33"/>
        </w:numPr>
      </w:pPr>
      <w:r>
        <w:t>The normal shot has a</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48ABA9CA" w:rsidR="00B40C3C" w:rsidRPr="009F0A0F" w:rsidRDefault="00B40C3C" w:rsidP="00FB1606">
      <w:r>
        <w:lastRenderedPageBreak/>
        <w:t>For each possible combination the frame time was captured for all the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DF3AAA">
        <w:t>Meaning afterwards we had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34" w:name="_Toc187326742"/>
      <w:r>
        <w:t>Results</w:t>
      </w:r>
      <w:bookmarkEnd w:id="34"/>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277A3525">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6BBFA659" w:rsidR="00D534D5" w:rsidRDefault="00F4054B" w:rsidP="00F4054B">
            <w:pPr>
              <w:pStyle w:val="Caption"/>
              <w:jc w:val="center"/>
            </w:pPr>
            <w:bookmarkStart w:id="35" w:name="_Toc187250892"/>
            <w:r>
              <w:t xml:space="preserve">Figure </w:t>
            </w:r>
            <w:fldSimple w:instr=" SEQ Figure \* ARABIC ">
              <w:r w:rsidR="00921ECF">
                <w:rPr>
                  <w:noProof/>
                </w:rPr>
                <w:t>9</w:t>
              </w:r>
            </w:fldSimple>
            <w:r>
              <w:t>: Link SDF in experiment</w:t>
            </w:r>
            <w:bookmarkEnd w:id="35"/>
          </w:p>
        </w:tc>
        <w:tc>
          <w:tcPr>
            <w:tcW w:w="7371" w:type="dxa"/>
          </w:tcPr>
          <w:p w14:paraId="777FEC4F" w14:textId="5797A5E8" w:rsidR="00D534D5" w:rsidRDefault="007F5C5F" w:rsidP="007F1C25">
            <w:r>
              <w:t xml:space="preserve">Enabling early out </w:t>
            </w:r>
            <w:r w:rsidR="00471462">
              <w:t xml:space="preserve">when the camera is at the normal shot </w:t>
            </w:r>
            <w:r w:rsidR="00473AB7">
              <w:t xml:space="preserve">distance </w:t>
            </w:r>
            <w:r>
              <w:t xml:space="preserve">always </w:t>
            </w:r>
            <w:r w:rsidR="00EB49CA">
              <w:t>decreases</w:t>
            </w:r>
            <w:r>
              <w:t xml:space="preserve"> the frame time.</w:t>
            </w:r>
            <w:r w:rsidR="009046ED">
              <w:t xml:space="preserve"> </w:t>
            </w:r>
          </w:p>
          <w:p w14:paraId="38301203" w14:textId="77777777" w:rsidR="006B5518" w:rsidRDefault="006B5518" w:rsidP="007F1C25"/>
          <w:p w14:paraId="38F6D7E4" w14:textId="323683FB" w:rsidR="009046ED" w:rsidRDefault="0055658E" w:rsidP="007F1C25">
            <w:r>
              <w:t>When the camera is at close</w:t>
            </w:r>
            <w:r w:rsidR="00664FD9">
              <w:t>-</w:t>
            </w:r>
            <w:r>
              <w:t>up distance enabling the sphere early out increases the frame time.</w:t>
            </w:r>
          </w:p>
          <w:p w14:paraId="7160B99D" w14:textId="77777777" w:rsidR="006B5518" w:rsidRDefault="006B5518" w:rsidP="007F1C25"/>
          <w:p w14:paraId="25F281E6" w14:textId="53B0E480" w:rsidR="0043168E" w:rsidRDefault="002614C2" w:rsidP="007F1C25">
            <w:r>
              <w:t xml:space="preserve">When </w:t>
            </w:r>
            <w:r w:rsidR="000679DE">
              <w:t>early out</w:t>
            </w:r>
            <w:r>
              <w:t xml:space="preserve"> is </w:t>
            </w:r>
            <w:r w:rsidR="0043168E">
              <w:t>enabled</w:t>
            </w:r>
            <w:r w:rsidR="0077347C">
              <w:t>,</w:t>
            </w:r>
            <w:r>
              <w:t xml:space="preserve"> the frame time of the box is always faster than the spher</w:t>
            </w:r>
            <w:r w:rsidR="0043168E">
              <w:t>e</w:t>
            </w:r>
            <w:r>
              <w:t>.</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lastRenderedPageBreak/>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3734527" w:rsidR="00A5579A" w:rsidRDefault="006E0FE5" w:rsidP="006E0FE5">
            <w:pPr>
              <w:pStyle w:val="Caption"/>
              <w:jc w:val="center"/>
            </w:pPr>
            <w:bookmarkStart w:id="36" w:name="_Toc187250893"/>
            <w:r>
              <w:t xml:space="preserve">Figure </w:t>
            </w:r>
            <w:fldSimple w:instr=" SEQ Figure \* ARABIC ">
              <w:r w:rsidR="00921ECF">
                <w:rPr>
                  <w:noProof/>
                </w:rPr>
                <w:t>10</w:t>
              </w:r>
            </w:fldSimple>
            <w:r>
              <w:t xml:space="preserve">: Pyramid </w:t>
            </w:r>
            <w:r w:rsidR="00B76C46">
              <w:t>SDF in experiment</w:t>
            </w:r>
            <w:bookmarkEnd w:id="36"/>
          </w:p>
        </w:tc>
        <w:tc>
          <w:tcPr>
            <w:tcW w:w="9071" w:type="dxa"/>
          </w:tcPr>
          <w:p w14:paraId="1E4BB5A2" w14:textId="77777777" w:rsidR="00A5579A" w:rsidRDefault="00522BE0" w:rsidP="00A5579A">
            <w:r>
              <w:t>The frame time for when the early out sphere is enabled in a close-up is faster than when the same is executed in the normal shot.</w:t>
            </w:r>
          </w:p>
          <w:p w14:paraId="55619F22" w14:textId="77777777" w:rsidR="006B5518" w:rsidRDefault="006B5518" w:rsidP="00A5579A"/>
          <w:p w14:paraId="2E21AE58" w14:textId="77777777" w:rsidR="006B5518" w:rsidRDefault="006B5518" w:rsidP="00A5579A">
            <w:r>
              <w:t>When early out is enabled, the frame time of the box is always faster than the sphere.</w:t>
            </w:r>
          </w:p>
          <w:p w14:paraId="352FE44A" w14:textId="77777777" w:rsidR="006B5518" w:rsidRDefault="006B5518" w:rsidP="00A5579A"/>
          <w:p w14:paraId="118C819F" w14:textId="2D03576A" w:rsidR="006B5518" w:rsidRDefault="0070530E" w:rsidP="00A5579A">
            <w:r>
              <w:t>Early out disabled in a normal shot is faster than the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lastRenderedPageBreak/>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50331843" w:rsidR="00535D56" w:rsidRDefault="0082516E" w:rsidP="0082516E">
            <w:pPr>
              <w:pStyle w:val="Caption"/>
              <w:jc w:val="center"/>
            </w:pPr>
            <w:bookmarkStart w:id="37" w:name="_Toc187250894"/>
            <w:r>
              <w:t xml:space="preserve">Figure </w:t>
            </w:r>
            <w:fldSimple w:instr=" SEQ Figure \* ARABIC ">
              <w:r w:rsidR="00921ECF">
                <w:rPr>
                  <w:noProof/>
                </w:rPr>
                <w:t>11</w:t>
              </w:r>
            </w:fldSimple>
            <w:r>
              <w:t xml:space="preserve">: Mandel Bulb </w:t>
            </w:r>
            <w:r w:rsidR="006E0FE5">
              <w:t>SDF</w:t>
            </w:r>
            <w:r>
              <w:t xml:space="preserve"> in experiment</w:t>
            </w:r>
            <w:bookmarkEnd w:id="37"/>
          </w:p>
        </w:tc>
        <w:tc>
          <w:tcPr>
            <w:tcW w:w="9071" w:type="dxa"/>
          </w:tcPr>
          <w:p w14:paraId="6841C835" w14:textId="77777777" w:rsidR="00535D56" w:rsidRDefault="00535D56" w:rsidP="00535D56">
            <w:r>
              <w:t>All close-up shots are faster than normal shots.</w:t>
            </w:r>
          </w:p>
          <w:p w14:paraId="305B1FDC" w14:textId="77777777" w:rsidR="00535D56" w:rsidRDefault="00535D56" w:rsidP="00535D56"/>
          <w:p w14:paraId="4E215F04" w14:textId="481765D3" w:rsidR="00535D56" w:rsidRDefault="00535D56" w:rsidP="00535D56">
            <w:r>
              <w:t>Applying any early out is faster than applying</w:t>
            </w:r>
            <w:r w:rsidR="002E79E1">
              <w:t xml:space="preserve"> none</w:t>
            </w:r>
            <w:r>
              <w:t>.</w:t>
            </w:r>
          </w:p>
          <w:p w14:paraId="081BC078" w14:textId="77777777" w:rsidR="00535D56" w:rsidRDefault="00535D56" w:rsidP="00535D56"/>
          <w:p w14:paraId="50013598" w14:textId="6BE4B683" w:rsidR="00614AA7" w:rsidRDefault="00614AA7" w:rsidP="00535D56">
            <w:r>
              <w:t xml:space="preserve">The sphere as early </w:t>
            </w:r>
            <w:r w:rsidR="009038FD">
              <w:t>outperforms</w:t>
            </w:r>
            <w:r>
              <w:t xml:space="preserve"> better than the box early out.</w:t>
            </w:r>
          </w:p>
        </w:tc>
      </w:tr>
    </w:tbl>
    <w:p w14:paraId="05E957B4" w14:textId="77777777" w:rsidR="000472E5" w:rsidRDefault="00A8656A" w:rsidP="00A8656A">
      <w:pPr>
        <w:pStyle w:val="Heading2"/>
      </w:pPr>
      <w:bookmarkStart w:id="38" w:name="_Toc187326743"/>
      <w:r>
        <w:t>BVH-Tree for sdfs</w:t>
      </w:r>
      <w:bookmarkEnd w:id="38"/>
    </w:p>
    <w:p w14:paraId="213FE3B7" w14:textId="2044ACB6" w:rsidR="002C6EF6" w:rsidRDefault="002C6EF6" w:rsidP="002C6EF6">
      <w:pPr>
        <w:pStyle w:val="Heading3"/>
      </w:pPr>
      <w:bookmarkStart w:id="39" w:name="_Toc187326744"/>
      <w:r>
        <w:t>bvh-tree for sdfs are scene wide</w:t>
      </w:r>
      <w:bookmarkEnd w:id="39"/>
    </w:p>
    <w:p w14:paraId="56C999D1" w14:textId="77777777"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D7318D">
        <w:t xml:space="preserve">This means that the BVH-tree must be created and represents the entire scene instead of a </w:t>
      </w:r>
      <w:r w:rsidR="00107370">
        <w:t>single object</w:t>
      </w:r>
      <w:r w:rsidR="00D7318D">
        <w:t>.</w:t>
      </w:r>
    </w:p>
    <w:p w14:paraId="4CE4A33A" w14:textId="779A6841" w:rsidR="00707F04" w:rsidRDefault="00107370" w:rsidP="00107370">
      <w:pPr>
        <w:pStyle w:val="Heading3"/>
      </w:pPr>
      <w:bookmarkStart w:id="40" w:name="_Toc187326745"/>
      <w:r>
        <w:t>constructing the bvh</w:t>
      </w:r>
      <w:r w:rsidR="00707F04">
        <w:t>-tree</w:t>
      </w:r>
      <w:bookmarkEnd w:id="40"/>
    </w:p>
    <w:p w14:paraId="197617CC" w14:textId="77777777" w:rsidR="00517EAB" w:rsidRDefault="00707F04" w:rsidP="00707F04">
      <w:pPr>
        <w:pStyle w:val="Heading4"/>
      </w:pPr>
      <w:r>
        <w:t>A bvh-n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rsidP="003C14B4">
      <w:pPr>
        <w:pStyle w:val="ListParagraph"/>
        <w:numPr>
          <w:ilvl w:val="0"/>
          <w:numId w:val="37"/>
        </w:numPr>
      </w:pPr>
      <w:r>
        <w:t>An origin</w:t>
      </w:r>
    </w:p>
    <w:p w14:paraId="3950C04C" w14:textId="1AC9380D" w:rsidR="003C14B4" w:rsidRDefault="003C14B4" w:rsidP="003C14B4">
      <w:pPr>
        <w:pStyle w:val="ListParagraph"/>
        <w:numPr>
          <w:ilvl w:val="0"/>
          <w:numId w:val="37"/>
        </w:numPr>
      </w:pPr>
      <w:r>
        <w:t>A radius or a box extent</w:t>
      </w:r>
    </w:p>
    <w:p w14:paraId="5497CEC6" w14:textId="20A93274" w:rsidR="007E338E" w:rsidRDefault="007E338E" w:rsidP="003C14B4">
      <w:pPr>
        <w:pStyle w:val="ListParagraph"/>
        <w:numPr>
          <w:ilvl w:val="0"/>
          <w:numId w:val="37"/>
        </w:numPr>
      </w:pPr>
      <w:r>
        <w:t>A left child node</w:t>
      </w:r>
    </w:p>
    <w:p w14:paraId="4D3F508A" w14:textId="6FECBBA6" w:rsidR="007E338E" w:rsidRDefault="007E338E" w:rsidP="003C14B4">
      <w:pPr>
        <w:pStyle w:val="ListParagraph"/>
        <w:numPr>
          <w:ilvl w:val="0"/>
          <w:numId w:val="37"/>
        </w:numPr>
      </w:pPr>
      <w:r>
        <w:t>A right child node</w:t>
      </w:r>
    </w:p>
    <w:p w14:paraId="420AEBAB" w14:textId="4D6AD911" w:rsidR="007E338E" w:rsidRDefault="007E338E" w:rsidP="003C14B4">
      <w:pPr>
        <w:pStyle w:val="ListParagraph"/>
        <w:numPr>
          <w:ilvl w:val="0"/>
          <w:numId w:val="37"/>
        </w:numPr>
      </w:pPr>
      <w:r>
        <w:t>An SDF</w:t>
      </w:r>
    </w:p>
    <w:p w14:paraId="5E5835C1" w14:textId="60B361CC" w:rsidR="00A51D17" w:rsidRDefault="00A51D17" w:rsidP="00A51D17">
      <w:r>
        <w:t>There are 2 types of nodes:</w:t>
      </w:r>
    </w:p>
    <w:p w14:paraId="2D8D4DDA" w14:textId="31648E8B" w:rsidR="004C1D71" w:rsidRDefault="00A51D17" w:rsidP="004C1D71">
      <w:pPr>
        <w:pStyle w:val="ListParagraph"/>
        <w:numPr>
          <w:ilvl w:val="0"/>
          <w:numId w:val="39"/>
        </w:numPr>
      </w:pPr>
      <w:r>
        <w:t>Parent nodes:</w:t>
      </w:r>
      <w:r w:rsidR="002A08AF">
        <w:t xml:space="preserve"> </w:t>
      </w:r>
      <w:r w:rsidR="004D127F">
        <w:t>they</w:t>
      </w:r>
      <w:r w:rsidR="002A08AF">
        <w:t xml:space="preserve"> act as early outs</w:t>
      </w:r>
      <w:r w:rsidR="003C7E79">
        <w:t xml:space="preserve"> for multiple shapes</w:t>
      </w:r>
      <w:r w:rsidR="002A08AF">
        <w:t xml:space="preserve">, with an origin and radius / box extent.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p>
    <w:p w14:paraId="2DA38CB4" w14:textId="088AD861" w:rsidR="00093BA7" w:rsidRDefault="00A51D17" w:rsidP="000C376B">
      <w:pPr>
        <w:pStyle w:val="ListParagraph"/>
        <w:numPr>
          <w:ilvl w:val="0"/>
          <w:numId w:val="39"/>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p>
    <w:p w14:paraId="2FFE2339" w14:textId="77777777" w:rsidR="00BB7D2D" w:rsidRDefault="000C376B" w:rsidP="00BB7D2D">
      <w:pPr>
        <w:keepNext/>
        <w:jc w:val="center"/>
      </w:pPr>
      <w:r>
        <w:rPr>
          <w:noProof/>
        </w:rPr>
        <w:lastRenderedPageBreak/>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5DE4C66B" w:rsidR="000C376B" w:rsidRDefault="00BB7D2D" w:rsidP="00BB7D2D">
      <w:pPr>
        <w:pStyle w:val="Caption"/>
        <w:jc w:val="center"/>
      </w:pPr>
      <w:bookmarkStart w:id="41" w:name="_Toc187250895"/>
      <w:r>
        <w:t xml:space="preserve">Figure </w:t>
      </w:r>
      <w:fldSimple w:instr=" SEQ Figure \* ARABIC ">
        <w:r w:rsidR="00921ECF">
          <w:rPr>
            <w:noProof/>
          </w:rPr>
          <w:t>12</w:t>
        </w:r>
      </w:fldSimple>
      <w:r>
        <w:t xml:space="preserve">: Example of BVH-t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41"/>
      <w:r w:rsidR="00AF1749">
        <w:fldChar w:fldCharType="end"/>
      </w:r>
    </w:p>
    <w:p w14:paraId="2AE224E3" w14:textId="54C95CBF" w:rsidR="004D6624" w:rsidRDefault="001F6FE3" w:rsidP="004D6624">
      <w:pPr>
        <w:pStyle w:val="Heading4"/>
      </w:pPr>
      <w:r>
        <w:t>determining the nodes</w:t>
      </w:r>
    </w:p>
    <w:p w14:paraId="35E1A72B" w14:textId="3A4E706C" w:rsidR="0004426F" w:rsidRDefault="0004426F" w:rsidP="00093BA7">
      <w:pPr>
        <w:jc w:val="both"/>
      </w:pPr>
      <w:r>
        <w:t>Starting with the root node it executes the following steps.</w:t>
      </w:r>
      <w:r w:rsidR="000C487A">
        <w:t xml:space="preserve"> </w:t>
      </w:r>
      <w:r w:rsidR="00542E95">
        <w:t xml:space="preserve">The initial group of objects is </w:t>
      </w:r>
      <w:r w:rsidR="009D7DE1">
        <w:t>everything in the scene.</w:t>
      </w:r>
    </w:p>
    <w:p w14:paraId="22207D2D" w14:textId="6C783301" w:rsidR="0004426F" w:rsidRDefault="0004426F" w:rsidP="00093BA7">
      <w:pPr>
        <w:pStyle w:val="ListParagraph"/>
        <w:numPr>
          <w:ilvl w:val="0"/>
          <w:numId w:val="38"/>
        </w:numPr>
        <w:jc w:val="both"/>
      </w:pPr>
      <w:r>
        <w:t xml:space="preserve">The objects are presented. It accumulates all the origins and takes their average as origin, and it builds a sphere or box around them using the </w:t>
      </w:r>
      <w:r w:rsidR="001D300C">
        <w:t xml:space="preserve">minimum and </w:t>
      </w:r>
      <w:r>
        <w:t xml:space="preserve">maximum extent </w:t>
      </w:r>
      <w:r w:rsidR="00542E95">
        <w:t xml:space="preserve">that can be found for </w:t>
      </w:r>
      <w:r>
        <w:t>any object.</w:t>
      </w:r>
    </w:p>
    <w:p w14:paraId="760D6E9E" w14:textId="3D350FF8" w:rsidR="00150D2B" w:rsidRDefault="00150D2B" w:rsidP="00093BA7">
      <w:pPr>
        <w:pStyle w:val="ListParagraph"/>
        <w:numPr>
          <w:ilvl w:val="0"/>
          <w:numId w:val="38"/>
        </w:numPr>
        <w:jc w:val="both"/>
      </w:pPr>
      <w:r>
        <w:t>Then it splits the objects into two groups using the surface area heuristic (SAH).</w:t>
      </w:r>
    </w:p>
    <w:p w14:paraId="5E6914A0" w14:textId="56C3EB1C" w:rsidR="008755FF" w:rsidRDefault="000C487A" w:rsidP="00093BA7">
      <w:pPr>
        <w:pStyle w:val="ListParagraph"/>
        <w:numPr>
          <w:ilvl w:val="0"/>
          <w:numId w:val="38"/>
        </w:numPr>
        <w:jc w:val="both"/>
      </w:pPr>
      <w:r>
        <w:t>Each group is then presented to its left and right child node respectively and they repeat step 1</w:t>
      </w:r>
      <w:r w:rsidR="00B7523E">
        <w:t xml:space="preserve">, </w:t>
      </w:r>
      <w:r>
        <w:t>2</w:t>
      </w:r>
      <w:r w:rsidR="00B7523E">
        <w:t xml:space="preserve"> and 3</w:t>
      </w:r>
      <w:r>
        <w:t xml:space="preserve"> until they reach an SDF.</w:t>
      </w:r>
    </w:p>
    <w:p w14:paraId="383A1CC0" w14:textId="77777777" w:rsidR="002827B8" w:rsidRDefault="008755FF" w:rsidP="00093BA7">
      <w:pPr>
        <w:jc w:val="both"/>
      </w:pPr>
      <w:r>
        <w:t xml:space="preserve">When an SDF </w:t>
      </w:r>
      <w:r w:rsidR="00B7523E">
        <w:t>is reached, it will not execute those steps again instead it will just store the SDF.</w:t>
      </w:r>
      <w:r w:rsidR="00BC7BBE">
        <w:t xml:space="preserve"> </w:t>
      </w:r>
    </w:p>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70DAD073"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15AE3933" w14:textId="4234F17F" w:rsidR="00C70C1F" w:rsidRDefault="00C70C1F" w:rsidP="00C70C1F">
      <w:r>
        <w:t xml:space="preserve">Splitting the objects </w:t>
      </w:r>
      <w:r w:rsidR="004C737A">
        <w:t xml:space="preserve">happens </w:t>
      </w:r>
      <w:r>
        <w:t>according to the</w:t>
      </w:r>
      <w:r w:rsidR="00A72E56">
        <w:t xml:space="preserve"> surface area heuristic</w:t>
      </w:r>
      <w:r>
        <w:t>.</w:t>
      </w:r>
      <w:r w:rsidR="00A72E56">
        <w:t xml:space="preserve"> </w:t>
      </w:r>
      <w:r w:rsidR="004C737A">
        <w:t xml:space="preserve">This evaluates the </w:t>
      </w:r>
      <w:r w:rsidR="008B2D9D">
        <w:t>best axis along which to separate the objects.</w:t>
      </w:r>
    </w:p>
    <w:p w14:paraId="0030E6B3"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1.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proofErr w:type="spellStart"/>
      <w:r>
        <w:rPr>
          <w:rFonts w:ascii="Consolas" w:hAnsi="Consolas" w:cs="Courier New"/>
          <w:color w:val="000000"/>
          <w:sz w:val="17"/>
          <w:szCs w:val="17"/>
        </w:rPr>
        <w:t>bestAxis</w:t>
      </w:r>
      <w:proofErr w:type="spellEnd"/>
    </w:p>
    <w:p w14:paraId="6F0F121A" w14:textId="246B122D"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FLT_MAX</w:t>
      </w:r>
    </w:p>
    <w:p w14:paraId="30366EAD"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88"/>
          <w:sz w:val="17"/>
          <w:szCs w:val="17"/>
        </w:rPr>
        <w:t>in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3340B50C"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546E4ACD" w14:textId="27B091D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666600"/>
          <w:sz w:val="17"/>
          <w:szCs w:val="17"/>
        </w:rPr>
      </w:pPr>
      <w:r>
        <w:rPr>
          <w:rFonts w:ascii="Consolas" w:hAnsi="Consolas" w:cs="Courier New"/>
          <w:sz w:val="17"/>
          <w:szCs w:val="17"/>
        </w:rPr>
        <w:t xml:space="preserve"> 5. </w:t>
      </w:r>
      <w:r w:rsidR="00051042">
        <w:rPr>
          <w:rFonts w:ascii="Consolas" w:hAnsi="Consolas" w:cs="Courier New"/>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r>
        <w:rPr>
          <w:rFonts w:ascii="Consolas" w:hAnsi="Consolas" w:cs="Courier New"/>
          <w:color w:val="000000"/>
          <w:sz w:val="17"/>
          <w:szCs w:val="17"/>
        </w:rPr>
        <w:t>currentAxis</w:t>
      </w:r>
      <w:proofErr w:type="spellEnd"/>
      <w:r>
        <w:rPr>
          <w:rFonts w:ascii="Consolas" w:hAnsi="Consolas" w:cs="Courier New"/>
          <w:color w:val="666600"/>
          <w:sz w:val="17"/>
          <w:szCs w:val="17"/>
        </w:rPr>
        <w:t>;</w:t>
      </w:r>
    </w:p>
    <w:p w14:paraId="2B2E3AB2" w14:textId="77777777" w:rsidR="0072633A" w:rsidRDefault="0072633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26387237" w14:textId="12AA51D3"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6. </w:t>
      </w:r>
      <w:r w:rsidR="00051042">
        <w:rPr>
          <w:rFonts w:ascii="Consolas" w:hAnsi="Consolas" w:cs="Courier New"/>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sidR="006623DC">
        <w:rPr>
          <w:rFonts w:ascii="Consolas" w:hAnsi="Consolas" w:cs="Courier New"/>
          <w:color w:val="000088"/>
          <w:sz w:val="17"/>
          <w:szCs w:val="17"/>
        </w:rPr>
        <w:t>in</w:t>
      </w:r>
      <w:r>
        <w:rPr>
          <w:rFonts w:ascii="Consolas" w:hAnsi="Consolas" w:cs="Courier New"/>
          <w:color w:val="000000"/>
          <w:sz w:val="17"/>
          <w:szCs w:val="17"/>
        </w:rPr>
        <w:t xml:space="preserve"> the </w:t>
      </w:r>
      <w:proofErr w:type="spellStart"/>
      <w:r>
        <w:rPr>
          <w:rFonts w:ascii="Consolas" w:hAnsi="Consolas" w:cs="Courier New"/>
          <w:color w:val="000000"/>
          <w:sz w:val="17"/>
          <w:szCs w:val="17"/>
        </w:rPr>
        <w:t>sortedObjects</w:t>
      </w:r>
      <w:proofErr w:type="spellEnd"/>
    </w:p>
    <w:p w14:paraId="5E82765B" w14:textId="055EADF8"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lastRenderedPageBreak/>
        <w:t xml:space="preserve"> 7. </w:t>
      </w:r>
      <w:r w:rsidR="00051042">
        <w:rPr>
          <w:rFonts w:ascii="Consolas" w:hAnsi="Consolas" w:cs="Courier New"/>
          <w:sz w:val="17"/>
          <w:szCs w:val="17"/>
        </w:rPr>
        <w:t xml:space="preserve">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4E035ABF" w14:textId="305083C9"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8. </w:t>
      </w:r>
      <w:r w:rsidR="00051042">
        <w:rPr>
          <w:rFonts w:ascii="Consolas" w:hAnsi="Consolas" w:cs="Courier New"/>
          <w:sz w:val="17"/>
          <w:szCs w:val="17"/>
        </w:rPr>
        <w:t xml:space="preserve">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71BD3B7C" w14:textId="01D80B71"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 9. </w:t>
      </w:r>
      <w:r w:rsidR="00051042">
        <w:rPr>
          <w:rFonts w:ascii="Consolas" w:hAnsi="Consolas" w:cs="Courier New"/>
          <w:sz w:val="17"/>
          <w:szCs w:val="17"/>
        </w:rPr>
        <w:t xml:space="preserve">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left</w:t>
      </w:r>
      <w:r w:rsidR="00DC36C4">
        <w:rPr>
          <w:rFonts w:ascii="Consolas" w:hAnsi="Consolas" w:cs="Courier New"/>
          <w:color w:val="000000"/>
          <w:sz w:val="17"/>
          <w:szCs w:val="17"/>
        </w:rPr>
        <w:t>O</w:t>
      </w:r>
      <w:r>
        <w:rPr>
          <w:rFonts w:ascii="Consolas" w:hAnsi="Consolas" w:cs="Courier New"/>
          <w:color w:val="000000"/>
          <w:sz w:val="17"/>
          <w:szCs w:val="17"/>
        </w:rPr>
        <w:t>bjects</w:t>
      </w:r>
      <w:proofErr w:type="spellEnd"/>
    </w:p>
    <w:p w14:paraId="039FE5AF" w14:textId="60D9DF5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0. </w:t>
      </w:r>
      <w:r w:rsidR="00051042">
        <w:rPr>
          <w:rFonts w:ascii="Consolas" w:hAnsi="Consolas" w:cs="Courier New"/>
          <w:color w:val="000000"/>
          <w:sz w:val="17"/>
          <w:szCs w:val="17"/>
        </w:rPr>
        <w:t xml:space="preserve">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right</w:t>
      </w:r>
      <w:r w:rsidR="00DC36C4">
        <w:rPr>
          <w:rFonts w:ascii="Consolas" w:hAnsi="Consolas" w:cs="Courier New"/>
          <w:color w:val="000000"/>
          <w:sz w:val="17"/>
          <w:szCs w:val="17"/>
        </w:rPr>
        <w:t>O</w:t>
      </w:r>
      <w:r>
        <w:rPr>
          <w:rFonts w:ascii="Consolas" w:hAnsi="Consolas" w:cs="Courier New"/>
          <w:color w:val="000000"/>
          <w:sz w:val="17"/>
          <w:szCs w:val="17"/>
        </w:rPr>
        <w:t>bjects</w:t>
      </w:r>
      <w:proofErr w:type="spellEnd"/>
    </w:p>
    <w:p w14:paraId="576779C7" w14:textId="73313BEA" w:rsidR="0029212D"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1. </w:t>
      </w:r>
      <w:r w:rsidR="00051042">
        <w:rPr>
          <w:rFonts w:ascii="Consolas" w:hAnsi="Consolas" w:cs="Courier New"/>
          <w:color w:val="000000"/>
          <w:sz w:val="17"/>
          <w:szCs w:val="17"/>
        </w:rPr>
        <w:t xml:space="preserve">    </w:t>
      </w:r>
      <w:r>
        <w:rPr>
          <w:rFonts w:ascii="Consolas" w:hAnsi="Consolas" w:cs="Courier New"/>
          <w:color w:val="000000"/>
          <w:sz w:val="17"/>
          <w:szCs w:val="17"/>
        </w:rPr>
        <w:t xml:space="preserve">cost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RightObjects</w:t>
      </w:r>
      <w:proofErr w:type="spellEnd"/>
    </w:p>
    <w:p w14:paraId="6D7B2709" w14:textId="77777777" w:rsidR="00051042" w:rsidRPr="00051042" w:rsidRDefault="0005104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p>
    <w:p w14:paraId="7D253F9A" w14:textId="6C1E449A"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2. </w:t>
      </w:r>
      <w:r w:rsidR="00051042">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p>
    <w:p w14:paraId="1905E804" w14:textId="1793779F"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3. </w:t>
      </w:r>
      <w:r w:rsidR="00051042">
        <w:rPr>
          <w:rFonts w:ascii="Consolas" w:hAnsi="Consolas" w:cs="Courier New"/>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cost</w:t>
      </w:r>
    </w:p>
    <w:p w14:paraId="12A298AE" w14:textId="670C23BE"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4. </w:t>
      </w:r>
      <w:r w:rsidR="00051042">
        <w:rPr>
          <w:rFonts w:ascii="Consolas" w:hAnsi="Consolas" w:cs="Courier New"/>
          <w:sz w:val="17"/>
          <w:szCs w:val="17"/>
        </w:rPr>
        <w:t xml:space="preserve">      </w:t>
      </w:r>
      <w:proofErr w:type="spellStart"/>
      <w:r>
        <w:rPr>
          <w:rFonts w:ascii="Consolas" w:hAnsi="Consolas" w:cs="Courier New"/>
          <w:color w:val="000000"/>
          <w:sz w:val="17"/>
          <w:szCs w:val="17"/>
        </w:rPr>
        <w:t>bestAxi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Axis</w:t>
      </w:r>
      <w:proofErr w:type="spellEnd"/>
    </w:p>
    <w:p w14:paraId="02C7F9AC" w14:textId="13CA5F34"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color w:val="000000"/>
          <w:sz w:val="17"/>
          <w:szCs w:val="17"/>
        </w:rPr>
      </w:pPr>
      <w:r>
        <w:rPr>
          <w:rFonts w:ascii="Consolas" w:hAnsi="Consolas" w:cs="Courier New"/>
          <w:sz w:val="17"/>
          <w:szCs w:val="17"/>
        </w:rPr>
        <w:t xml:space="preserve">15. </w:t>
      </w:r>
      <w:r w:rsidR="00051042">
        <w:rPr>
          <w:rFonts w:ascii="Consolas" w:hAnsi="Consolas" w:cs="Courier New"/>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19CD311D" w14:textId="77777777" w:rsidR="0029212D" w:rsidRDefault="0029212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p>
    <w:p w14:paraId="4CC1E046"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6.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r>
        <w:rPr>
          <w:rFonts w:ascii="Consolas" w:hAnsi="Consolas" w:cs="Courier New"/>
          <w:color w:val="000000"/>
          <w:sz w:val="17"/>
          <w:szCs w:val="17"/>
        </w:rPr>
        <w:t>bestAxis</w:t>
      </w:r>
      <w:proofErr w:type="spellEnd"/>
    </w:p>
    <w:p w14:paraId="44C5BE64" w14:textId="77777777"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7.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526E26F5" w14:textId="0EC09042" w:rsidR="00483FD6" w:rsidRDefault="00483FD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639576128"/>
        <w:rPr>
          <w:rFonts w:ascii="Consolas" w:hAnsi="Consolas" w:cs="Courier New"/>
          <w:sz w:val="17"/>
          <w:szCs w:val="17"/>
        </w:rPr>
      </w:pPr>
      <w:r>
        <w:rPr>
          <w:rFonts w:ascii="Consolas" w:hAnsi="Consolas" w:cs="Courier New"/>
          <w:sz w:val="17"/>
          <w:szCs w:val="17"/>
        </w:rPr>
        <w:t xml:space="preserve">18.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13B67245" w14:textId="3187CEE3" w:rsidR="001B1DD8" w:rsidRPr="00A72E56" w:rsidRDefault="009B5B02" w:rsidP="00C70C1F">
      <w:r>
        <w:t xml:space="preserve">By sorting the objects and calculating the index for which it is cheapest </w:t>
      </w:r>
      <w:r w:rsidR="003001BB">
        <w:t>to split them, t</w:t>
      </w:r>
      <w:r w:rsidR="00DC36C4">
        <w:t>he objects can be</w:t>
      </w:r>
      <w:r w:rsidR="0070227E">
        <w:t xml:space="preserve"> optimally sorted.</w:t>
      </w:r>
    </w:p>
    <w:p w14:paraId="68F239D8" w14:textId="3AEC48B6" w:rsidR="00AC7A55" w:rsidRDefault="00F02AAF" w:rsidP="00A214DA">
      <w:pPr>
        <w:pStyle w:val="Heading3"/>
      </w:pPr>
      <w:bookmarkStart w:id="42" w:name="_Toc187326746"/>
      <w:r>
        <w:t>Using the bvh-tree</w:t>
      </w:r>
      <w:bookmarkEnd w:id="42"/>
    </w:p>
    <w:p w14:paraId="6ED883FA" w14:textId="589436C8" w:rsidR="00FC17A2" w:rsidRDefault="00AC7A55" w:rsidP="00AC7A55">
      <w:r>
        <w:t>In the regular approach the ray marching algorithm loops over all objects for every ray at every step the ray takes.</w:t>
      </w:r>
      <w:r w:rsidR="00AD6BA9">
        <w:t xml:space="preserve"> </w:t>
      </w:r>
      <w:r w:rsidR="00FE1EFC">
        <w:t>W</w:t>
      </w:r>
      <w:r w:rsidR="00AD6BA9">
        <w:t xml:space="preserve">ith the BVH-t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660066"/>
          <w:sz w:val="17"/>
          <w:szCs w:val="17"/>
        </w:rPr>
        <w:t>GetDistanceToScen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70415B1A"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Pr>
          <w:rFonts w:ascii="Consolas" w:hAnsi="Consolas" w:cs="Courier New"/>
          <w:color w:val="000000"/>
          <w:sz w:val="17"/>
          <w:szCs w:val="17"/>
        </w:rPr>
        <w:t>m_BVHRoot</w:t>
      </w:r>
      <w:proofErr w:type="spell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7749A59F" w:rsidR="003D0F21" w:rsidRDefault="00AD291B" w:rsidP="00AC7A55">
      <w:r>
        <w:t>The implementation for get distance is quite different from the SDFs get distance.</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61F350E1"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660066"/>
          <w:sz w:val="17"/>
          <w:szCs w:val="17"/>
        </w:rPr>
        <w:t>BVHNode</w:t>
      </w:r>
      <w:proofErr w:type="spellEnd"/>
      <w:r>
        <w:rPr>
          <w:rFonts w:ascii="Consolas" w:hAnsi="Consolas" w:cs="Courier New"/>
          <w:color w:val="666600"/>
          <w:sz w:val="17"/>
          <w:szCs w:val="17"/>
        </w:rPr>
        <w: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Object</w:t>
      </w:r>
      <w:r w:rsidR="00E3689D">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5EDD311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r w:rsidR="00E3689D">
        <w:rPr>
          <w:rFonts w:ascii="Consolas" w:hAnsi="Consolas" w:cs="Courier New"/>
          <w:color w:val="666600"/>
          <w:sz w:val="17"/>
          <w:szCs w:val="17"/>
        </w:rPr>
        <w:t>.</w:t>
      </w:r>
      <w:r>
        <w:rPr>
          <w:rFonts w:ascii="Consolas" w:hAnsi="Consolas" w:cs="Courier New"/>
          <w:color w:val="660066"/>
          <w:sz w:val="17"/>
          <w:szCs w:val="17"/>
        </w:rPr>
        <w:t>Origin</w:t>
      </w:r>
      <w:proofErr w:type="spellEnd"/>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r w:rsidR="00E43F01">
        <w:rPr>
          <w:rFonts w:ascii="Consolas" w:hAnsi="Consolas" w:cs="Courier New"/>
          <w:color w:val="666600"/>
          <w:sz w:val="17"/>
          <w:szCs w:val="17"/>
        </w:rPr>
        <w:t xml:space="preserve"> </w:t>
      </w:r>
      <w:proofErr w:type="spellStart"/>
      <w:r>
        <w:rPr>
          <w:rFonts w:ascii="Consolas" w:hAnsi="Consolas" w:cs="Courier New"/>
          <w:color w:val="660066"/>
          <w:sz w:val="17"/>
          <w:szCs w:val="17"/>
        </w:rPr>
        <w:t>GetDistance</w:t>
      </w:r>
      <w:r w:rsidR="00624237">
        <w:rPr>
          <w:rFonts w:ascii="Consolas" w:hAnsi="Consolas" w:cs="Courier New"/>
          <w:color w:val="660066"/>
          <w:sz w:val="17"/>
          <w:szCs w:val="17"/>
        </w:rPr>
        <w:t>ToBoundingVolum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sidR="00940444">
        <w:rPr>
          <w:rFonts w:ascii="Consolas" w:hAnsi="Consolas" w:cs="Courier New"/>
          <w:color w:val="660066"/>
          <w:sz w:val="17"/>
          <w:szCs w:val="17"/>
        </w:rPr>
        <w:t>distanceToBoundingVolume</w:t>
      </w:r>
      <w:proofErr w:type="spellEnd"/>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5E6F82">
        <w:rPr>
          <w:rFonts w:ascii="Consolas" w:hAnsi="Consolas" w:cs="Courier New"/>
          <w:color w:val="000000"/>
          <w:sz w:val="17"/>
          <w:szCs w:val="17"/>
        </w:rPr>
        <w:t>L</w:t>
      </w:r>
      <w:r>
        <w:rPr>
          <w:rFonts w:ascii="Consolas" w:hAnsi="Consolas" w:cs="Courier New"/>
          <w:color w:val="000000"/>
          <w:sz w:val="17"/>
          <w:szCs w:val="17"/>
        </w:rPr>
        <w:t>eftNode</w:t>
      </w:r>
      <w:proofErr w:type="spell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Node</w:t>
      </w:r>
      <w:proofErr w:type="spell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left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Result</w:t>
      </w:r>
      <w:proofErr w:type="spellEnd"/>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Result</w:t>
      </w:r>
      <w:proofErr w:type="spellEnd"/>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45AAC9F6" w14:textId="77777777" w:rsidR="00A214DA" w:rsidRDefault="00666FB2" w:rsidP="0092152A">
      <w:r>
        <w:t>This function will execute recursively until it has either reached the SDF</w:t>
      </w:r>
      <w:r w:rsidR="00775FC3">
        <w:t xml:space="preserve"> / leaf node</w:t>
      </w:r>
      <w:r>
        <w:t xml:space="preserve"> meaning it went through one entire “branch of the tree”</w:t>
      </w:r>
      <w:r w:rsidR="002E5A54">
        <w:t>. Or it will return its bounding volume distance as it is not necessary to evaluate the leaf node/SDF object.</w:t>
      </w:r>
    </w:p>
    <w:p w14:paraId="5D8274B4" w14:textId="77777777" w:rsidR="000E433F" w:rsidRDefault="00A214DA" w:rsidP="000E433F">
      <w:pPr>
        <w:pStyle w:val="Heading3"/>
      </w:pPr>
      <w:bookmarkStart w:id="43" w:name="_Toc187326747"/>
      <w:r>
        <w:t>test</w:t>
      </w:r>
      <w:r w:rsidR="000E433F">
        <w:t>ing</w:t>
      </w:r>
      <w:bookmarkEnd w:id="43"/>
    </w:p>
    <w:p w14:paraId="2D2D5940" w14:textId="79DEE06B" w:rsidR="000E433F" w:rsidRDefault="000E433F" w:rsidP="000E433F">
      <w:r>
        <w:lastRenderedPageBreak/>
        <w:t xml:space="preserve">The test compares 3 different scenes, in each scene the complexity </w:t>
      </w:r>
      <w:r w:rsidR="00BB1DC1">
        <w:t xml:space="preserve">of the objects </w:t>
      </w:r>
      <w:r>
        <w:t xml:space="preserve">increases and the displacement between objects </w:t>
      </w:r>
      <w:r w:rsidR="00070FE5">
        <w:t>also</w:t>
      </w:r>
      <w:r>
        <w:t xml:space="preserve"> increases. </w:t>
      </w:r>
      <w:r w:rsidR="00DA7535">
        <w:t>All scenes are static.</w:t>
      </w:r>
    </w:p>
    <w:p w14:paraId="3FC5AB31" w14:textId="6D889160" w:rsidR="000E433F" w:rsidRDefault="000E433F" w:rsidP="000E433F">
      <w:r>
        <w:t xml:space="preserve">For every </w:t>
      </w:r>
      <w:r w:rsidR="00070FE5">
        <w:t>scene</w:t>
      </w:r>
      <w:r>
        <w:t xml:space="preserve"> we tested without, with a sphere and with a box </w:t>
      </w:r>
      <w:r w:rsidR="00070FE5">
        <w:t>BVH-tree</w:t>
      </w:r>
      <w:r>
        <w:t>.</w:t>
      </w:r>
    </w:p>
    <w:p w14:paraId="1D454075" w14:textId="1BAF41A4" w:rsidR="000E433F" w:rsidRDefault="000E433F" w:rsidP="000E433F">
      <w:r>
        <w:t xml:space="preserve">For object and each usage of </w:t>
      </w:r>
      <w:r w:rsidR="00CB56C3">
        <w:t>BVH-tree</w:t>
      </w:r>
      <w:r>
        <w:t>, the camera position was also changed. Two camera positions were used. A close-up and a normal shot. The window size for the test was 600x600, in total there are 360 000 pixels total.</w:t>
      </w:r>
    </w:p>
    <w:p w14:paraId="04C69130" w14:textId="2114962D" w:rsidR="000E433F" w:rsidRDefault="000E433F" w:rsidP="000E433F">
      <w:pPr>
        <w:pStyle w:val="ListParagraph"/>
        <w:numPr>
          <w:ilvl w:val="0"/>
          <w:numId w:val="40"/>
        </w:numPr>
      </w:pPr>
      <w:r>
        <w:t xml:space="preserve">The close-up shot has a hit ratio of approximately </w:t>
      </w:r>
      <w:r w:rsidR="00A81A5D">
        <w:t>16</w:t>
      </w:r>
      <w:r>
        <w:t xml:space="preserve">% of the rays hitting an object and </w:t>
      </w:r>
      <w:r w:rsidR="007A1212">
        <w:t>84</w:t>
      </w:r>
      <w:r>
        <w:t xml:space="preserve">% misses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rsidP="000E433F">
      <w:pPr>
        <w:pStyle w:val="ListParagraph"/>
        <w:numPr>
          <w:ilvl w:val="0"/>
          <w:numId w:val="40"/>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77777777" w:rsidR="000E433F" w:rsidRDefault="000E433F" w:rsidP="000E433F">
      <w:r>
        <w:t>For each possible combination the frame time was captured for all the frames rendered within an 11 second window. The results were sorted and the top 5% and bottom 5% of all the fame times were removed. Meaning afterwards we had approximately 10 seconds of frame times captured.</w:t>
      </w:r>
    </w:p>
    <w:p w14:paraId="48F0DAB5" w14:textId="672F63E5" w:rsidR="004F7809" w:rsidRDefault="004F7809" w:rsidP="004F7809">
      <w:pPr>
        <w:pStyle w:val="Heading3"/>
      </w:pPr>
      <w:bookmarkStart w:id="44" w:name="_Toc187326748"/>
      <w:r>
        <w:t>Results</w:t>
      </w:r>
      <w:bookmarkEnd w:id="44"/>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lastRenderedPageBreak/>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50326FC3" w:rsidR="00D75679" w:rsidRDefault="00D75679" w:rsidP="00D75679">
            <w:pPr>
              <w:pStyle w:val="Caption"/>
              <w:jc w:val="center"/>
            </w:pPr>
            <w:bookmarkStart w:id="45" w:name="_Toc187250896"/>
            <w:r>
              <w:t xml:space="preserve">Figure </w:t>
            </w:r>
            <w:fldSimple w:instr=" SEQ Figure \* ARABIC ">
              <w:r w:rsidR="00921ECF">
                <w:rPr>
                  <w:noProof/>
                </w:rPr>
                <w:t>13</w:t>
              </w:r>
            </w:fldSimple>
            <w:r>
              <w:t>: Low complexity scene</w:t>
            </w:r>
            <w:bookmarkEnd w:id="45"/>
          </w:p>
        </w:tc>
        <w:tc>
          <w:tcPr>
            <w:tcW w:w="9071" w:type="dxa"/>
          </w:tcPr>
          <w:p w14:paraId="1468D0BE" w14:textId="77777777" w:rsidR="00D75679" w:rsidRDefault="00AD38C2" w:rsidP="00D75679">
            <w:r>
              <w:t xml:space="preserve">All close-up </w:t>
            </w:r>
            <w:r w:rsidR="00B41AF0">
              <w:t>frame rates</w:t>
            </w:r>
            <w:r>
              <w:t xml:space="preserve"> are slower than their respective normal </w:t>
            </w:r>
            <w:r w:rsidR="00B41AF0">
              <w:t>frame rat</w:t>
            </w:r>
            <w:r w:rsidR="00631B56">
              <w:t>e</w:t>
            </w:r>
            <w:r>
              <w:t>.</w:t>
            </w:r>
          </w:p>
          <w:p w14:paraId="1089E46C" w14:textId="77777777" w:rsidR="00B7526B" w:rsidRDefault="000D35DC" w:rsidP="00D75679">
            <w:r>
              <w:t>In this case the sphere</w:t>
            </w:r>
            <w:r w:rsidR="002B3C79">
              <w:t xml:space="preserve"> </w:t>
            </w:r>
            <w:r>
              <w:t xml:space="preserve">shaped BVH outperforms the </w:t>
            </w:r>
            <w:r w:rsidR="002B3C79">
              <w:t>box shaped BVH</w:t>
            </w:r>
            <w:r>
              <w:t>.</w:t>
            </w:r>
            <w:r w:rsidR="002B3C79">
              <w:t xml:space="preserve"> </w:t>
            </w:r>
          </w:p>
          <w:p w14:paraId="5B66B1E5" w14:textId="256C544F" w:rsidR="000D35DC" w:rsidRDefault="002B3C79" w:rsidP="00D75679">
            <w:r>
              <w:t xml:space="preserve">This is due to the </w:t>
            </w:r>
            <w:r w:rsidR="00A37CA3">
              <w:t>SDFs</w:t>
            </w:r>
            <w:r>
              <w:t xml:space="preserve"> being </w:t>
            </w:r>
            <w:r w:rsidR="001C231F">
              <w:t>quite</w:t>
            </w:r>
            <w:r>
              <w:t xml:space="preserve"> close together</w:t>
            </w:r>
            <w:r w:rsidR="00B7526B">
              <w:t>.</w:t>
            </w:r>
            <w:r w:rsidR="006725DD">
              <w:t xml:space="preserve"> </w:t>
            </w:r>
            <w:r w:rsidR="00B7526B">
              <w:t>T</w:t>
            </w:r>
            <w:r>
              <w:t xml:space="preserve">here </w:t>
            </w:r>
            <w:r w:rsidR="00B7526B">
              <w:t xml:space="preserve">isn’t </w:t>
            </w:r>
            <w:r>
              <w:t>that much empty space inside each node</w:t>
            </w:r>
            <w:r w:rsidR="009C5616">
              <w:t xml:space="preserve"> it</w:t>
            </w:r>
            <w:r>
              <w:t>s boundaries.</w:t>
            </w:r>
            <w:r w:rsidR="009C5616">
              <w:t xml:space="preserve"> </w:t>
            </w:r>
          </w:p>
          <w:p w14:paraId="2EDFAC9A" w14:textId="0DF4B5E0" w:rsidR="00C139B0" w:rsidRDefault="00C139B0" w:rsidP="00D75679">
            <w:r>
              <w:t xml:space="preserve">The </w:t>
            </w:r>
            <w:r w:rsidR="007107E3">
              <w:t>SDFs</w:t>
            </w:r>
            <w:r>
              <w:t xml:space="preserve"> themselves have low computation times. So, even if the </w:t>
            </w:r>
            <w:r w:rsidR="002B69B1">
              <w:t xml:space="preserve">node (using </w:t>
            </w:r>
            <w:r>
              <w:t xml:space="preserve">sphere </w:t>
            </w:r>
            <w:r w:rsidR="002B69B1">
              <w:t xml:space="preserve">boundaries) </w:t>
            </w:r>
            <w:r w:rsidR="006725DD">
              <w:t>has too</w:t>
            </w:r>
            <w:r w:rsidR="001A196F">
              <w:t xml:space="preserve"> much</w:t>
            </w:r>
            <w:r>
              <w:t xml:space="preserve"> </w:t>
            </w:r>
            <w:r w:rsidR="006725DD">
              <w:t>extr</w:t>
            </w:r>
            <w:r w:rsidR="00BE22DF">
              <w:t xml:space="preserve">a </w:t>
            </w:r>
            <w:r>
              <w:t>space, the extra calculation underneath is</w:t>
            </w:r>
            <w:r w:rsidR="0034602F">
              <w:t xml:space="preserve"> still cheap to compute</w:t>
            </w:r>
            <w:r>
              <w:t>.</w:t>
            </w:r>
          </w:p>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49647D1B" w:rsidR="00483F55" w:rsidRDefault="00483F55" w:rsidP="00483F55">
            <w:pPr>
              <w:pStyle w:val="Caption"/>
              <w:jc w:val="center"/>
            </w:pPr>
            <w:bookmarkStart w:id="46" w:name="_Toc187250897"/>
            <w:r>
              <w:t xml:space="preserve">Figure </w:t>
            </w:r>
            <w:fldSimple w:instr=" SEQ Figure \* ARABIC ">
              <w:r w:rsidR="00921ECF">
                <w:rPr>
                  <w:noProof/>
                </w:rPr>
                <w:t>14</w:t>
              </w:r>
            </w:fldSimple>
            <w:r>
              <w:t>: Medium complexity scene</w:t>
            </w:r>
            <w:bookmarkEnd w:id="46"/>
          </w:p>
        </w:tc>
        <w:tc>
          <w:tcPr>
            <w:tcW w:w="9071" w:type="dxa"/>
          </w:tcPr>
          <w:p w14:paraId="251EE858" w14:textId="77777777" w:rsidR="00901A0C" w:rsidRDefault="00901A0C" w:rsidP="00901A0C">
            <w:r>
              <w:t>All close-up frame rates are slower than their respective normal frame rate.</w:t>
            </w:r>
          </w:p>
          <w:p w14:paraId="0AA03B36" w14:textId="77777777" w:rsidR="00483F55" w:rsidRDefault="00901A0C" w:rsidP="00483F55">
            <w:r>
              <w:t>In both cases the box outperforms the sphere shaped BVH-tree.</w:t>
            </w:r>
          </w:p>
          <w:p w14:paraId="31A9D306" w14:textId="77777777" w:rsidR="000D6B62" w:rsidRDefault="000D6B62" w:rsidP="00483F55">
            <w:r>
              <w:t>The accuracy of the box now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6709F863" w:rsidR="00F66A07" w:rsidRDefault="00921F6A" w:rsidP="00483F55">
            <w:r>
              <w:t>SDFs</w:t>
            </w:r>
            <w:r w:rsidR="00C139B0">
              <w:t xml:space="preserve"> also are heavier to compute in this scene, </w:t>
            </w:r>
            <w:r w:rsidR="00673159">
              <w:t xml:space="preserve">so having more accuracy to not have to compute them is </w:t>
            </w:r>
            <w:r w:rsidR="00D61432">
              <w:t>more efficient</w:t>
            </w:r>
            <w:r w:rsidR="00673159">
              <w:t>.</w:t>
            </w:r>
          </w:p>
          <w:p w14:paraId="5707570C" w14:textId="0C876617" w:rsidR="005F2C56" w:rsidRDefault="005F2C56"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lastRenderedPageBreak/>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01BBD39C" w:rsidR="00156651" w:rsidRDefault="00921ECF" w:rsidP="00921ECF">
            <w:pPr>
              <w:pStyle w:val="Caption"/>
              <w:jc w:val="center"/>
            </w:pPr>
            <w:bookmarkStart w:id="47" w:name="_Toc187250898"/>
            <w:r>
              <w:t xml:space="preserve">Figure </w:t>
            </w:r>
            <w:fldSimple w:instr=" SEQ Figure \* ARABIC ">
              <w:r>
                <w:rPr>
                  <w:noProof/>
                </w:rPr>
                <w:t>15</w:t>
              </w:r>
            </w:fldSimple>
            <w:r>
              <w:t xml:space="preserve">: </w:t>
            </w:r>
            <w:r w:rsidRPr="004D2104">
              <w:t>High complexity scene</w:t>
            </w:r>
            <w:bookmarkEnd w:id="47"/>
          </w:p>
        </w:tc>
        <w:tc>
          <w:tcPr>
            <w:tcW w:w="9071" w:type="dxa"/>
          </w:tcPr>
          <w:p w14:paraId="6D88403B" w14:textId="77777777" w:rsidR="007A53D9" w:rsidRDefault="007A53D9" w:rsidP="007A53D9">
            <w:r>
              <w:t>All close-up frame rates are slower than their respective normal frame rate.</w:t>
            </w:r>
          </w:p>
          <w:p w14:paraId="36CE311F" w14:textId="77777777" w:rsidR="00156651" w:rsidRDefault="007A53D9" w:rsidP="00156651">
            <w:r>
              <w:t xml:space="preserve">SDFs are spaced apart the most in this scene, and thus benefit from the box approach most as they don’t use one value for all </w:t>
            </w:r>
            <w:r w:rsidR="00AC05B5">
              <w:t>node</w:t>
            </w:r>
            <w:r>
              <w:t xml:space="preserve"> boundaries.</w:t>
            </w:r>
            <w:r w:rsidR="00AC05B5">
              <w:t xml:space="preserve"> </w:t>
            </w:r>
          </w:p>
          <w:p w14:paraId="5E562FE9" w14:textId="263D6EE7" w:rsidR="00711DD2" w:rsidRDefault="00ED0431" w:rsidP="001166A0">
            <w:r>
              <w:t xml:space="preserve">The SDFs themselves are </w:t>
            </w:r>
            <w:r w:rsidR="00711DD2">
              <w:t>highly</w:t>
            </w:r>
            <w:r>
              <w:t xml:space="preserve"> complex, so avoiding as many calculations as possible using the box BVH-tree</w:t>
            </w:r>
            <w:r w:rsidR="00612BF7">
              <w:t xml:space="preserve"> for more precision</w:t>
            </w:r>
            <w:r>
              <w:t xml:space="preserve"> is hugely beneficial.</w:t>
            </w:r>
          </w:p>
        </w:tc>
      </w:tr>
    </w:tbl>
    <w:p w14:paraId="3FF676B0" w14:textId="7A3228DC" w:rsidR="001D5823" w:rsidRPr="002B1FA0" w:rsidRDefault="001D5823" w:rsidP="00156651">
      <w:r>
        <w:br w:type="page"/>
      </w:r>
    </w:p>
    <w:p w14:paraId="5C84DD26" w14:textId="76C419D6" w:rsidR="00CA24DB" w:rsidRDefault="00CA24DB" w:rsidP="00BC32BC">
      <w:pPr>
        <w:pStyle w:val="Heading1"/>
        <w:jc w:val="both"/>
      </w:pPr>
      <w:bookmarkStart w:id="48" w:name="_Toc187326749"/>
      <w:r>
        <w:lastRenderedPageBreak/>
        <w:t>Discussion</w:t>
      </w:r>
      <w:bookmarkEnd w:id="48"/>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19A87452" w14:textId="77777777" w:rsidR="001244FC" w:rsidRDefault="00377A45" w:rsidP="00BC32BC">
      <w:pPr>
        <w:jc w:val="both"/>
      </w:pPr>
      <w:r>
        <w:t xml:space="preserve">From the measurements </w:t>
      </w:r>
      <w:r w:rsidR="000441EB">
        <w:t>for the early out tests we can make a few observations</w:t>
      </w:r>
      <w:r>
        <w:t>.</w:t>
      </w:r>
      <w:r w:rsidR="000441EB">
        <w:t xml:space="preserve"> While, in almost all cases the performance </w:t>
      </w:r>
      <w:r w:rsidR="003F3F21">
        <w:t xml:space="preserve">is </w:t>
      </w:r>
      <w:r w:rsidR="000441EB">
        <w:t xml:space="preserve">improved </w:t>
      </w:r>
      <w:r w:rsidR="004F3B1E">
        <w:t xml:space="preserve">slightly, the best shape to use as early out is </w:t>
      </w:r>
      <w:r w:rsidR="00C778A1">
        <w:t>heavily</w:t>
      </w:r>
      <w:r w:rsidR="004F3B1E">
        <w:t xml:space="preserve"> dependent on the object it is trying to enclose.</w:t>
      </w:r>
      <w:r w:rsidR="00F70EF5">
        <w:t xml:space="preserve"> For the pyramid shape it was not beneficial as there is too much empty space in the early out shape.</w:t>
      </w:r>
      <w:r w:rsidR="00F30D2D">
        <w:t xml:space="preserve"> This was unexpected, but due to the nature SDFs are modeled makes sense.</w:t>
      </w:r>
    </w:p>
    <w:p w14:paraId="34F623FC" w14:textId="77777777" w:rsidR="00B0034D" w:rsidRDefault="001244FC" w:rsidP="00BC32BC">
      <w:pPr>
        <w:jc w:val="both"/>
      </w:pPr>
      <w:r>
        <w:t xml:space="preserve">As for the BVH-tre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the </w:t>
      </w:r>
      <w:r w:rsidR="00C131D5">
        <w:t xml:space="preserve">amount of </w:t>
      </w:r>
      <w:r w:rsidR="00D13657">
        <w:t xml:space="preserve">empty space in the </w:t>
      </w:r>
      <w:r w:rsidR="00C131D5">
        <w:t xml:space="preserve">sphere-shaped implementation becomes </w:t>
      </w:r>
      <w:r w:rsidR="00495D5B">
        <w:t>too</w:t>
      </w:r>
      <w:r w:rsidR="00C131D5">
        <w:t xml:space="preserve"> much</w:t>
      </w:r>
      <w:r w:rsidR="00495D5B">
        <w:t xml:space="preserve">. Using the </w:t>
      </w:r>
      <w:r w:rsidR="00C131D5">
        <w:t>box-shaped implementatio</w:t>
      </w:r>
      <w:r w:rsidR="00797968">
        <w:t>n</w:t>
      </w:r>
      <w:r w:rsidR="00495D5B">
        <w:t xml:space="preserve"> provides better detail and aligns more tightly with the underlying shapes</w:t>
      </w:r>
      <w:r w:rsidR="00C131D5">
        <w:t>.</w:t>
      </w:r>
    </w:p>
    <w:p w14:paraId="686A1685" w14:textId="71D4BB53" w:rsidR="00CA24DB" w:rsidRPr="00F30D2D" w:rsidRDefault="00B0034D" w:rsidP="00BC32BC">
      <w:pPr>
        <w:jc w:val="both"/>
      </w:pPr>
      <w:r>
        <w:t xml:space="preserve">We also learn from this experiment that this </w:t>
      </w:r>
      <w:r w:rsidR="004A0DFE">
        <w:t>isn’t a real time application</w:t>
      </w:r>
      <w:r>
        <w:t xml:space="preserve">. The frame </w:t>
      </w:r>
      <w:r w:rsidR="0035509D">
        <w:t>time</w:t>
      </w:r>
      <w:r>
        <w:t xml:space="preserve"> of the application </w:t>
      </w:r>
      <w:r w:rsidR="0035509D">
        <w:t xml:space="preserve">exceeds the minimum value </w:t>
      </w:r>
      <w:r w:rsidR="0035509D" w:rsidRPr="0035509D">
        <w:t>0.04166666666</w:t>
      </w:r>
      <w:r w:rsidR="0035509D">
        <w:t>ms (24FPS)</w:t>
      </w:r>
      <w:r w:rsidR="004A0DFE">
        <w:t xml:space="preserve"> in the simplest of scenes. </w:t>
      </w:r>
      <w:r w:rsidR="00733933">
        <w:t>While the CPU approach was helpful for quick development, a GPU-based approach should definitely be tested.</w:t>
      </w:r>
      <w:r w:rsidR="00CA24DB">
        <w:br w:type="page"/>
      </w:r>
    </w:p>
    <w:p w14:paraId="3C2F9225" w14:textId="5FA4BC64" w:rsidR="000D5C84" w:rsidRDefault="000D5C84" w:rsidP="00BC32BC">
      <w:pPr>
        <w:pStyle w:val="Heading1"/>
        <w:jc w:val="both"/>
      </w:pPr>
      <w:bookmarkStart w:id="49" w:name="_Toc187326750"/>
      <w:r>
        <w:lastRenderedPageBreak/>
        <w:t>Conclusion</w:t>
      </w:r>
      <w:r w:rsidR="00D13657">
        <w:t xml:space="preserve"> &amp; future work</w:t>
      </w:r>
      <w:bookmarkEnd w:id="49"/>
    </w:p>
    <w:p w14:paraId="080678A6" w14:textId="77777777" w:rsidR="000D5C84" w:rsidRPr="000D5C84" w:rsidRDefault="000D5C84" w:rsidP="00BC32BC">
      <w:pPr>
        <w:jc w:val="both"/>
      </w:pPr>
    </w:p>
    <w:p w14:paraId="4DEA0958" w14:textId="66CC173F" w:rsidR="003C4C6D"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06E63927" w14:textId="60AFD7DB" w:rsidR="003F134A" w:rsidRDefault="003F134A" w:rsidP="003F134A">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w:t>
      </w:r>
      <w:r w:rsidR="00F2732C">
        <w:rPr>
          <w:rStyle w:val="SubtleEmphasis"/>
          <w:b/>
          <w:color w:val="auto"/>
          <w:highlight w:val="yellow"/>
        </w:rPr>
        <w:t>“</w:t>
      </w:r>
      <w:r>
        <w:rPr>
          <w:rStyle w:val="SubtleEmphasis"/>
          <w:b/>
          <w:color w:val="auto"/>
          <w:highlight w:val="yellow"/>
        </w:rPr>
        <w:t>conclusion</w:t>
      </w:r>
      <w:r w:rsidR="00F2732C">
        <w:rPr>
          <w:rStyle w:val="SubtleEmphasis"/>
          <w:b/>
          <w:color w:val="auto"/>
          <w:highlight w:val="yellow"/>
        </w:rPr>
        <w:t>”</w:t>
      </w:r>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4952C1EB" w14:textId="00A83CCE" w:rsidR="003F134A" w:rsidRDefault="005E513B" w:rsidP="0075197B">
      <w:pPr>
        <w:jc w:val="both"/>
      </w:pPr>
      <w:r>
        <w:t xml:space="preserve">Overall, the experiment </w:t>
      </w:r>
      <w:r w:rsidR="009E31F3">
        <w:t xml:space="preserve">yielded </w:t>
      </w:r>
      <w:r w:rsidR="00EF3CC9">
        <w:t>the expected</w:t>
      </w:r>
      <w:r w:rsidR="009E31F3">
        <w:t xml:space="preserve"> results and the encompassing research question: </w:t>
      </w:r>
      <w:r w:rsidR="0075197B">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 xml:space="preserve">?” was mainly answered by the hypothesis: </w:t>
      </w:r>
      <w:r w:rsidR="0075197B">
        <w:t>The sphere tracing rendering method should benefit in performance from mainstream optimization techniques used in ray tracing.</w:t>
      </w:r>
    </w:p>
    <w:p w14:paraId="038CA769" w14:textId="4243973A" w:rsidR="00485FB7" w:rsidRDefault="00485FB7" w:rsidP="0075197B">
      <w:pPr>
        <w:jc w:val="both"/>
      </w:pPr>
      <w:r>
        <w:t>For future work there are a few considerations to be made:</w:t>
      </w:r>
    </w:p>
    <w:p w14:paraId="28C04900" w14:textId="43DF6043" w:rsidR="00485FB7" w:rsidRDefault="00876329" w:rsidP="00485FB7">
      <w:pPr>
        <w:pStyle w:val="ListParagraph"/>
        <w:numPr>
          <w:ilvl w:val="0"/>
          <w:numId w:val="46"/>
        </w:numPr>
        <w:jc w:val="both"/>
      </w:pPr>
      <w:r>
        <w:t>This application</w:t>
      </w:r>
      <w:r w:rsidR="00DD3CE1">
        <w:t xml:space="preserve"> </w:t>
      </w:r>
      <w:r w:rsidR="00DC067F">
        <w:t>/</w:t>
      </w:r>
      <w:r w:rsidR="00DD3CE1">
        <w:t xml:space="preserve"> </w:t>
      </w:r>
      <w:r w:rsidR="00DC067F">
        <w:t>experiment</w:t>
      </w:r>
      <w:r>
        <w:t xml:space="preserve"> </w:t>
      </w:r>
      <w:r w:rsidR="00DC067F">
        <w:t xml:space="preserve">runs purely </w:t>
      </w:r>
      <w:r>
        <w:t>on the CPU, to test if this is feasible for real-time</w:t>
      </w:r>
      <w:r w:rsidR="000D6EC3">
        <w:t xml:space="preserve"> rendering methods</w:t>
      </w:r>
      <w:r>
        <w:t xml:space="preserve"> this should be implemented on the GPU.</w:t>
      </w:r>
    </w:p>
    <w:p w14:paraId="6C50DA69" w14:textId="45575E19" w:rsidR="000A6AF6" w:rsidRDefault="00DD3CE1" w:rsidP="00731168">
      <w:pPr>
        <w:pStyle w:val="ListParagraph"/>
        <w:numPr>
          <w:ilvl w:val="0"/>
          <w:numId w:val="46"/>
        </w:numPr>
        <w:jc w:val="both"/>
      </w:pPr>
      <w:r>
        <w:t>All construction of the acceleration structures happened at the start of the application / experiment</w:t>
      </w:r>
      <w:r w:rsidR="00AA5A3E">
        <w:t>.</w:t>
      </w:r>
      <w:r>
        <w:t xml:space="preserve"> </w:t>
      </w:r>
      <w:r w:rsidR="00AA5A3E">
        <w:t>None of them were ever</w:t>
      </w:r>
      <w:r>
        <w:t xml:space="preserve"> reconstructed dynamically at run time.</w:t>
      </w:r>
      <w:r w:rsidR="000A6AF6">
        <w:t xml:space="preserve"> </w:t>
      </w:r>
    </w:p>
    <w:p w14:paraId="57060BBD" w14:textId="77777777" w:rsidR="00EF3CC9" w:rsidRPr="00076829" w:rsidRDefault="00EF3CC9" w:rsidP="0075197B">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50" w:name="_Toc187326751"/>
      <w:r>
        <w:lastRenderedPageBreak/>
        <w:t xml:space="preserve">Critical </w:t>
      </w:r>
      <w:r w:rsidR="00CA24DB">
        <w:t>Reflection</w:t>
      </w:r>
      <w:bookmarkEnd w:id="50"/>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51" w:name="_Toc187326752"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51" w:displacedByCustomXml="prev"/>
    <w:p w14:paraId="01DCB350" w14:textId="77777777" w:rsidR="00ED39B9" w:rsidRDefault="00ED39B9" w:rsidP="009108B4">
      <w:pPr>
        <w:pStyle w:val="Bibliography"/>
      </w:pPr>
    </w:p>
    <w:p w14:paraId="09B50D7D" w14:textId="2CDBA885" w:rsidR="009108B4" w:rsidRPr="009108B4" w:rsidRDefault="00C221F5" w:rsidP="009108B4">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9108B4" w:rsidRPr="009108B4">
        <w:rPr>
          <w:rFonts w:ascii="Calibri" w:hAnsi="Calibri" w:cs="Calibri"/>
        </w:rPr>
        <w:t xml:space="preserve">Bounding volume. (2024). In </w:t>
      </w:r>
      <w:r w:rsidR="009108B4" w:rsidRPr="009108B4">
        <w:rPr>
          <w:rFonts w:ascii="Calibri" w:hAnsi="Calibri" w:cs="Calibri"/>
          <w:i/>
          <w:iCs/>
        </w:rPr>
        <w:t>Wikipedia</w:t>
      </w:r>
      <w:r w:rsidR="009108B4" w:rsidRPr="009108B4">
        <w:rPr>
          <w:rFonts w:ascii="Calibri" w:hAnsi="Calibri" w:cs="Calibri"/>
        </w:rPr>
        <w:t>. https://en.wikipedia.org/w/index.php?title=Bounding_volume&amp;oldid=1226824951</w:t>
      </w:r>
    </w:p>
    <w:p w14:paraId="01D3274A" w14:textId="77777777" w:rsidR="009108B4" w:rsidRPr="009108B4" w:rsidRDefault="009108B4" w:rsidP="009108B4">
      <w:pPr>
        <w:pStyle w:val="Bibliography"/>
        <w:rPr>
          <w:rFonts w:ascii="Calibri" w:hAnsi="Calibri" w:cs="Calibri"/>
        </w:rPr>
      </w:pPr>
      <w:r w:rsidRPr="009108B4">
        <w:rPr>
          <w:rFonts w:ascii="Calibri" w:hAnsi="Calibri" w:cs="Calibri"/>
          <w:i/>
          <w:iCs/>
        </w:rPr>
        <w:t>Bounding Volume Hierarchies</w:t>
      </w:r>
      <w:r w:rsidRPr="009108B4">
        <w:rPr>
          <w:rFonts w:ascii="Calibri" w:hAnsi="Calibri" w:cs="Calibri"/>
        </w:rPr>
        <w:t>. (n.d.). Retrieved January 7, 2025, from https://pbr-book.org/3ed-2018/Primitives_and_Intersection_Acceleration/Bounding_Volume_Hierarchies</w:t>
      </w:r>
    </w:p>
    <w:p w14:paraId="1C97022C" w14:textId="77777777" w:rsidR="009108B4" w:rsidRPr="009108B4" w:rsidRDefault="009108B4" w:rsidP="009108B4">
      <w:pPr>
        <w:pStyle w:val="Bibliography"/>
        <w:rPr>
          <w:rFonts w:ascii="Calibri" w:hAnsi="Calibri" w:cs="Calibri"/>
        </w:rPr>
      </w:pPr>
      <w:r w:rsidRPr="009108B4">
        <w:rPr>
          <w:rFonts w:ascii="Calibri" w:hAnsi="Calibri" w:cs="Calibri"/>
          <w:i/>
          <w:iCs/>
        </w:rPr>
        <w:t>CSSE451 Advanced Computer Graphics</w:t>
      </w:r>
      <w:r w:rsidRPr="009108B4">
        <w:rPr>
          <w:rFonts w:ascii="Calibri" w:hAnsi="Calibri" w:cs="Calibri"/>
        </w:rPr>
        <w:t>. (n.d.). Retrieved December 29, 2024, from https://www.rose-hulman.edu/class/cs/csse451/AABB/</w:t>
      </w:r>
    </w:p>
    <w:p w14:paraId="683B25FB" w14:textId="77777777" w:rsidR="009108B4" w:rsidRPr="009108B4" w:rsidRDefault="009108B4" w:rsidP="009108B4">
      <w:pPr>
        <w:pStyle w:val="Bibliography"/>
        <w:rPr>
          <w:rFonts w:ascii="Calibri" w:hAnsi="Calibri" w:cs="Calibri"/>
        </w:rPr>
      </w:pPr>
      <w:r w:rsidRPr="009108B4">
        <w:rPr>
          <w:rFonts w:ascii="Calibri" w:hAnsi="Calibri" w:cs="Calibri"/>
        </w:rPr>
        <w:t xml:space="preserve">Demoscene. (2019). In </w:t>
      </w:r>
      <w:r w:rsidRPr="009108B4">
        <w:rPr>
          <w:rFonts w:ascii="Calibri" w:hAnsi="Calibri" w:cs="Calibri"/>
          <w:i/>
          <w:iCs/>
        </w:rPr>
        <w:t>Wikipedia</w:t>
      </w:r>
      <w:r w:rsidRPr="009108B4">
        <w:rPr>
          <w:rFonts w:ascii="Calibri" w:hAnsi="Calibri" w:cs="Calibri"/>
        </w:rPr>
        <w:t>. https://nl.wikipedia.org/w/index.php?title=Demoscene&amp;oldid=53157976</w:t>
      </w:r>
    </w:p>
    <w:p w14:paraId="402CF06A" w14:textId="77777777" w:rsidR="009108B4" w:rsidRPr="009108B4" w:rsidRDefault="009108B4" w:rsidP="009108B4">
      <w:pPr>
        <w:pStyle w:val="Bibliography"/>
        <w:rPr>
          <w:rFonts w:ascii="Calibri" w:hAnsi="Calibri" w:cs="Calibri"/>
        </w:rPr>
      </w:pPr>
      <w:r w:rsidRPr="009108B4">
        <w:rPr>
          <w:rFonts w:ascii="Calibri" w:hAnsi="Calibri" w:cs="Calibri"/>
        </w:rPr>
        <w:t xml:space="preserve">Devred, M. (2022). </w:t>
      </w:r>
      <w:r w:rsidRPr="009108B4">
        <w:rPr>
          <w:rFonts w:ascii="Calibri" w:hAnsi="Calibri" w:cs="Calibri"/>
          <w:i/>
          <w:iCs/>
        </w:rPr>
        <w:t>Rendering 3D cross-sections of 4D Fractals</w:t>
      </w:r>
      <w:r w:rsidRPr="009108B4">
        <w:rPr>
          <w:rFonts w:ascii="Calibri" w:hAnsi="Calibri" w:cs="Calibri"/>
        </w:rPr>
        <w:t>. https://allpurposem.at/paper/2022/fractals.pdf</w:t>
      </w:r>
    </w:p>
    <w:p w14:paraId="170FF15F" w14:textId="77777777" w:rsidR="009108B4" w:rsidRPr="009108B4" w:rsidRDefault="009108B4" w:rsidP="009108B4">
      <w:pPr>
        <w:pStyle w:val="Bibliography"/>
        <w:rPr>
          <w:rFonts w:ascii="Calibri" w:hAnsi="Calibri" w:cs="Calibri"/>
        </w:rPr>
      </w:pPr>
      <w:r w:rsidRPr="009108B4">
        <w:rPr>
          <w:rFonts w:ascii="Calibri" w:hAnsi="Calibri" w:cs="Calibri"/>
        </w:rPr>
        <w:t xml:space="preserve">Donnelly, W. (2005, April). </w:t>
      </w:r>
      <w:r w:rsidRPr="009108B4">
        <w:rPr>
          <w:rFonts w:ascii="Calibri" w:hAnsi="Calibri" w:cs="Calibri"/>
          <w:i/>
          <w:iCs/>
        </w:rPr>
        <w:t>Per-Pixel Displacement Mapping with Distance Functions</w:t>
      </w:r>
      <w:r w:rsidRPr="009108B4">
        <w:rPr>
          <w:rFonts w:ascii="Calibri" w:hAnsi="Calibri" w:cs="Calibri"/>
        </w:rPr>
        <w:t>. NVIDIA Developer. https://developer.nvidia.com/gpugems/gpugems2/part-i-geometric-complexity/chapter-8-pixel-displacement-mapping-distance-functions</w:t>
      </w:r>
    </w:p>
    <w:p w14:paraId="59AB7B56" w14:textId="77777777" w:rsidR="009108B4" w:rsidRPr="009108B4" w:rsidRDefault="009108B4" w:rsidP="009108B4">
      <w:pPr>
        <w:pStyle w:val="Bibliography"/>
        <w:rPr>
          <w:rFonts w:ascii="Calibri" w:hAnsi="Calibri" w:cs="Calibri"/>
        </w:rPr>
      </w:pPr>
      <w:r w:rsidRPr="009108B4">
        <w:rPr>
          <w:rFonts w:ascii="Calibri" w:hAnsi="Calibri" w:cs="Calibri"/>
          <w:i/>
          <w:iCs/>
        </w:rPr>
        <w:t>Figure 3: The signed distance-field of a given oriented surface S...</w:t>
      </w:r>
      <w:r w:rsidRPr="009108B4">
        <w:rPr>
          <w:rFonts w:ascii="Calibri" w:hAnsi="Calibri" w:cs="Calibri"/>
        </w:rPr>
        <w:t xml:space="preserve"> (n.d.). ResearchGate. Retrieved January 7, 2025, from https://www.researchgate.net/figure/The-signed-distance-field-of-a-given-oriented-surface-S-left-classifies-the-R-3-space_fig1_263593124</w:t>
      </w:r>
    </w:p>
    <w:p w14:paraId="22A78A6E" w14:textId="77777777" w:rsidR="009108B4" w:rsidRPr="009108B4" w:rsidRDefault="009108B4" w:rsidP="009108B4">
      <w:pPr>
        <w:pStyle w:val="Bibliography"/>
        <w:rPr>
          <w:rFonts w:ascii="Calibri" w:hAnsi="Calibri" w:cs="Calibri"/>
        </w:rPr>
      </w:pPr>
      <w:r w:rsidRPr="009108B4">
        <w:rPr>
          <w:rFonts w:ascii="Calibri" w:hAnsi="Calibri" w:cs="Calibri"/>
        </w:rPr>
        <w:t xml:space="preserve">Goren, O. (2021, December 7). TREES DATA STRUCTURE. </w:t>
      </w:r>
      <w:r w:rsidRPr="009108B4">
        <w:rPr>
          <w:rFonts w:ascii="Calibri" w:hAnsi="Calibri" w:cs="Calibri"/>
          <w:i/>
          <w:iCs/>
        </w:rPr>
        <w:t>Medium</w:t>
      </w:r>
      <w:r w:rsidRPr="009108B4">
        <w:rPr>
          <w:rFonts w:ascii="Calibri" w:hAnsi="Calibri" w:cs="Calibri"/>
        </w:rPr>
        <w:t>. https://medium.com/@omergrn25/trees-data-structure-1c566db3b726</w:t>
      </w:r>
    </w:p>
    <w:p w14:paraId="10765EED" w14:textId="77777777" w:rsidR="009108B4" w:rsidRPr="009108B4" w:rsidRDefault="009108B4" w:rsidP="009108B4">
      <w:pPr>
        <w:pStyle w:val="Bibliography"/>
        <w:rPr>
          <w:rFonts w:ascii="Calibri" w:hAnsi="Calibri" w:cs="Calibri"/>
        </w:rPr>
      </w:pPr>
      <w:r w:rsidRPr="009108B4">
        <w:rPr>
          <w:rFonts w:ascii="Calibri" w:hAnsi="Calibri" w:cs="Calibri"/>
        </w:rPr>
        <w:t xml:space="preserve">Hart, J. C. (1996). </w:t>
      </w:r>
      <w:r w:rsidRPr="009108B4">
        <w:rPr>
          <w:rFonts w:ascii="Calibri" w:hAnsi="Calibri" w:cs="Calibri"/>
          <w:i/>
          <w:iCs/>
        </w:rPr>
        <w:t>Sphere tracing: A geometric method for the antialiased ray tracing of implicit surfaces</w:t>
      </w:r>
      <w:r w:rsidRPr="009108B4">
        <w:rPr>
          <w:rFonts w:ascii="Calibri" w:hAnsi="Calibri" w:cs="Calibri"/>
        </w:rPr>
        <w:t>. http://link.springer.com/10.1007/s003710050084</w:t>
      </w:r>
    </w:p>
    <w:p w14:paraId="28247015" w14:textId="77777777" w:rsidR="009108B4" w:rsidRPr="009108B4" w:rsidRDefault="009108B4" w:rsidP="009108B4">
      <w:pPr>
        <w:pStyle w:val="Bibliography"/>
        <w:rPr>
          <w:rFonts w:ascii="Calibri" w:hAnsi="Calibri" w:cs="Calibri"/>
        </w:rPr>
      </w:pPr>
      <w:r w:rsidRPr="009108B4">
        <w:rPr>
          <w:rFonts w:ascii="Calibri" w:hAnsi="Calibri" w:cs="Calibri"/>
        </w:rPr>
        <w:t xml:space="preserve">Papaioannou, G., Menexi, M., &amp; Papadopoulos, C. (2010). </w:t>
      </w:r>
      <w:r w:rsidRPr="009108B4">
        <w:rPr>
          <w:rFonts w:ascii="Calibri" w:hAnsi="Calibri" w:cs="Calibri"/>
          <w:i/>
          <w:iCs/>
        </w:rPr>
        <w:t>Real-Time Volume-Based Ambient Occlusion</w:t>
      </w:r>
      <w:r w:rsidRPr="009108B4">
        <w:rPr>
          <w:rFonts w:ascii="Calibri" w:hAnsi="Calibri" w:cs="Calibri"/>
        </w:rPr>
        <w:t>. https://www.researchgate.net/publication/45113929_Real-Time_Volume-Based_Ambient_Occlusion</w:t>
      </w:r>
    </w:p>
    <w:p w14:paraId="18ECA222" w14:textId="77777777" w:rsidR="009108B4" w:rsidRPr="009108B4" w:rsidRDefault="009108B4" w:rsidP="009108B4">
      <w:pPr>
        <w:pStyle w:val="Bibliography"/>
        <w:rPr>
          <w:rFonts w:ascii="Calibri" w:hAnsi="Calibri" w:cs="Calibri"/>
        </w:rPr>
      </w:pPr>
      <w:r w:rsidRPr="009108B4">
        <w:rPr>
          <w:rFonts w:ascii="Calibri" w:hAnsi="Calibri" w:cs="Calibri"/>
        </w:rPr>
        <w:t xml:space="preserve">Quilez, I. (n.d.). </w:t>
      </w:r>
      <w:r w:rsidRPr="009108B4">
        <w:rPr>
          <w:rFonts w:ascii="Calibri" w:hAnsi="Calibri" w:cs="Calibri"/>
          <w:i/>
          <w:iCs/>
        </w:rPr>
        <w:t>Inigo Quilez</w:t>
      </w:r>
      <w:r w:rsidRPr="009108B4">
        <w:rPr>
          <w:rFonts w:ascii="Calibri" w:hAnsi="Calibri" w:cs="Calibri"/>
        </w:rPr>
        <w:t>. Retrieved December 29, 2024, from https://iquilezles.org</w:t>
      </w:r>
    </w:p>
    <w:p w14:paraId="4914B749" w14:textId="77777777" w:rsidR="009108B4" w:rsidRPr="009108B4" w:rsidRDefault="009108B4" w:rsidP="009108B4">
      <w:pPr>
        <w:pStyle w:val="Bibliography"/>
        <w:rPr>
          <w:rFonts w:ascii="Calibri" w:hAnsi="Calibri" w:cs="Calibri"/>
        </w:rPr>
      </w:pPr>
      <w:r w:rsidRPr="009108B4">
        <w:rPr>
          <w:rFonts w:ascii="Calibri" w:hAnsi="Calibri" w:cs="Calibri"/>
        </w:rPr>
        <w:t xml:space="preserve">Ray marching. (2024). In </w:t>
      </w:r>
      <w:r w:rsidRPr="009108B4">
        <w:rPr>
          <w:rFonts w:ascii="Calibri" w:hAnsi="Calibri" w:cs="Calibri"/>
          <w:i/>
          <w:iCs/>
        </w:rPr>
        <w:t>Wikipedia</w:t>
      </w:r>
      <w:r w:rsidRPr="009108B4">
        <w:rPr>
          <w:rFonts w:ascii="Calibri" w:hAnsi="Calibri" w:cs="Calibri"/>
        </w:rPr>
        <w:t>. https://en.wikipedia.org/w/index.php?title=Ray_marching&amp;oldid=1265162208</w:t>
      </w:r>
    </w:p>
    <w:p w14:paraId="3AC8498E" w14:textId="77777777" w:rsidR="009108B4" w:rsidRPr="009108B4" w:rsidRDefault="009108B4" w:rsidP="009108B4">
      <w:pPr>
        <w:pStyle w:val="Bibliography"/>
        <w:rPr>
          <w:rFonts w:ascii="Calibri" w:hAnsi="Calibri" w:cs="Calibri"/>
        </w:rPr>
      </w:pPr>
      <w:r w:rsidRPr="009108B4">
        <w:rPr>
          <w:rFonts w:ascii="Calibri" w:hAnsi="Calibri" w:cs="Calibri"/>
          <w:i/>
          <w:iCs/>
        </w:rPr>
        <w:lastRenderedPageBreak/>
        <w:t>Ray Tracing | NVIDIA Developer</w:t>
      </w:r>
      <w:r w:rsidRPr="009108B4">
        <w:rPr>
          <w:rFonts w:ascii="Calibri" w:hAnsi="Calibri" w:cs="Calibri"/>
        </w:rPr>
        <w:t>. (n.d.). Retrieved December 29, 2024, from https://developer.nvidia.com/discover/ray-tracing</w:t>
      </w:r>
    </w:p>
    <w:p w14:paraId="30BAA4DA" w14:textId="77777777" w:rsidR="009108B4" w:rsidRPr="009108B4" w:rsidRDefault="009108B4" w:rsidP="009108B4">
      <w:pPr>
        <w:pStyle w:val="Bibliography"/>
        <w:rPr>
          <w:rFonts w:ascii="Calibri" w:hAnsi="Calibri" w:cs="Calibri"/>
        </w:rPr>
      </w:pPr>
      <w:r w:rsidRPr="009108B4">
        <w:rPr>
          <w:rFonts w:ascii="Calibri" w:hAnsi="Calibri" w:cs="Calibri"/>
        </w:rPr>
        <w:t xml:space="preserve">Schneider, A. (2024, July 25). </w:t>
      </w:r>
      <w:r w:rsidRPr="009108B4">
        <w:rPr>
          <w:rFonts w:ascii="Calibri" w:hAnsi="Calibri" w:cs="Calibri"/>
          <w:i/>
          <w:iCs/>
        </w:rPr>
        <w:t>Synthesizing Realistic Clouds for Video Games</w:t>
      </w:r>
      <w:r w:rsidRPr="009108B4">
        <w:rPr>
          <w:rFonts w:ascii="Calibri" w:hAnsi="Calibri" w:cs="Calibri"/>
        </w:rPr>
        <w:t>. https://www.guerrilla-games.com/read/synthesizing-realistic-clouds-for-video-games</w:t>
      </w:r>
    </w:p>
    <w:p w14:paraId="035317FD" w14:textId="77777777" w:rsidR="009108B4" w:rsidRPr="009108B4" w:rsidRDefault="009108B4" w:rsidP="009108B4">
      <w:pPr>
        <w:pStyle w:val="Bibliography"/>
        <w:rPr>
          <w:rFonts w:ascii="Calibri" w:hAnsi="Calibri" w:cs="Calibri"/>
        </w:rPr>
      </w:pPr>
      <w:r w:rsidRPr="009108B4">
        <w:rPr>
          <w:rFonts w:ascii="Calibri" w:hAnsi="Calibri" w:cs="Calibri"/>
        </w:rPr>
        <w:t xml:space="preserve">Sebastian Lague (Director). (2024, June 12). </w:t>
      </w:r>
      <w:r w:rsidRPr="009108B4">
        <w:rPr>
          <w:rFonts w:ascii="Calibri" w:hAnsi="Calibri" w:cs="Calibri"/>
          <w:i/>
          <w:iCs/>
        </w:rPr>
        <w:t>Coding Adventure: Optimizing a Ray Tracer (by building a BVH)</w:t>
      </w:r>
      <w:r w:rsidRPr="009108B4">
        <w:rPr>
          <w:rFonts w:ascii="Calibri" w:hAnsi="Calibri" w:cs="Calibri"/>
        </w:rPr>
        <w:t xml:space="preserve"> [Video recording]. https://www.youtube.com/watch?v=C1H4zIiCOaI</w:t>
      </w:r>
    </w:p>
    <w:p w14:paraId="25CC01C1" w14:textId="77777777" w:rsidR="009108B4" w:rsidRPr="009108B4" w:rsidRDefault="009108B4" w:rsidP="009108B4">
      <w:pPr>
        <w:pStyle w:val="Bibliography"/>
        <w:rPr>
          <w:rFonts w:ascii="Calibri" w:hAnsi="Calibri" w:cs="Calibri"/>
        </w:rPr>
      </w:pPr>
      <w:r w:rsidRPr="009108B4">
        <w:rPr>
          <w:rFonts w:ascii="Calibri" w:hAnsi="Calibri" w:cs="Calibri"/>
        </w:rPr>
        <w:t xml:space="preserve">Tomczak, L. J. (2012). </w:t>
      </w:r>
      <w:r w:rsidRPr="009108B4">
        <w:rPr>
          <w:rFonts w:ascii="Calibri" w:hAnsi="Calibri" w:cs="Calibri"/>
          <w:i/>
          <w:iCs/>
        </w:rPr>
        <w:t>GPU Ray Marching of Distance Fields</w:t>
      </w:r>
      <w:r w:rsidRPr="009108B4">
        <w:rPr>
          <w:rFonts w:ascii="Calibri" w:hAnsi="Calibri" w:cs="Calibri"/>
        </w:rPr>
        <w:t xml:space="preserve"> [Technical University of Denmark]. https://www2.imm.dtu.dk/pubdb/edoc/imm6392.pdf</w:t>
      </w:r>
    </w:p>
    <w:p w14:paraId="1E6C0F7A" w14:textId="77777777" w:rsidR="009108B4" w:rsidRPr="009108B4" w:rsidRDefault="009108B4" w:rsidP="009108B4">
      <w:pPr>
        <w:pStyle w:val="Bibliography"/>
        <w:rPr>
          <w:rFonts w:ascii="Calibri" w:hAnsi="Calibri" w:cs="Calibri"/>
        </w:rPr>
      </w:pPr>
      <w:r w:rsidRPr="009108B4">
        <w:rPr>
          <w:rFonts w:ascii="Calibri" w:hAnsi="Calibri" w:cs="Calibri"/>
        </w:rPr>
        <w:t xml:space="preserve">Triangle mesh. (2024). In </w:t>
      </w:r>
      <w:r w:rsidRPr="009108B4">
        <w:rPr>
          <w:rFonts w:ascii="Calibri" w:hAnsi="Calibri" w:cs="Calibri"/>
          <w:i/>
          <w:iCs/>
        </w:rPr>
        <w:t>Wikipedia</w:t>
      </w:r>
      <w:r w:rsidRPr="009108B4">
        <w:rPr>
          <w:rFonts w:ascii="Calibri" w:hAnsi="Calibri" w:cs="Calibri"/>
        </w:rPr>
        <w:t>. https://en.wikipedia.org/w/index.php?title=Triangle_mesh&amp;oldid=1234853041</w:t>
      </w:r>
    </w:p>
    <w:p w14:paraId="329A74F1" w14:textId="77777777" w:rsidR="009108B4" w:rsidRPr="009108B4" w:rsidRDefault="009108B4" w:rsidP="009108B4">
      <w:pPr>
        <w:pStyle w:val="Bibliography"/>
        <w:rPr>
          <w:rFonts w:ascii="Calibri" w:hAnsi="Calibri" w:cs="Calibri"/>
        </w:rPr>
      </w:pPr>
      <w:r w:rsidRPr="009108B4">
        <w:rPr>
          <w:rFonts w:ascii="Calibri" w:hAnsi="Calibri" w:cs="Calibri"/>
        </w:rPr>
        <w:t xml:space="preserve">Unreal Engine 5. (n.d.). </w:t>
      </w:r>
      <w:r w:rsidRPr="009108B4">
        <w:rPr>
          <w:rFonts w:ascii="Calibri" w:hAnsi="Calibri" w:cs="Calibri"/>
          <w:i/>
          <w:iCs/>
        </w:rPr>
        <w:t>Mesh Distance Fields in Unreal Engine | Unreal Engine 5.5 Documentation</w:t>
      </w:r>
      <w:r w:rsidRPr="009108B4">
        <w:rPr>
          <w:rFonts w:ascii="Calibri" w:hAnsi="Calibri" w:cs="Calibri"/>
        </w:rPr>
        <w:t>. Epic Games Developer. Retrieved October 19, 2024, from https://dev.epicgames.com/documentation/en-us/unreal-engine/mesh-distance-fields-in-unreal-engine</w:t>
      </w:r>
    </w:p>
    <w:p w14:paraId="6A850F2D" w14:textId="77777777" w:rsidR="009108B4" w:rsidRPr="009108B4" w:rsidRDefault="009108B4" w:rsidP="009108B4">
      <w:pPr>
        <w:pStyle w:val="Bibliography"/>
        <w:rPr>
          <w:rFonts w:ascii="Calibri" w:hAnsi="Calibri" w:cs="Calibri"/>
        </w:rPr>
      </w:pPr>
      <w:r w:rsidRPr="009108B4">
        <w:rPr>
          <w:rFonts w:ascii="Calibri" w:hAnsi="Calibri" w:cs="Calibri"/>
        </w:rPr>
        <w:t xml:space="preserve">Ureal Engine 5. (n.d.). </w:t>
      </w:r>
      <w:r w:rsidRPr="009108B4">
        <w:rPr>
          <w:rFonts w:ascii="Calibri" w:hAnsi="Calibri" w:cs="Calibri"/>
          <w:i/>
          <w:iCs/>
        </w:rPr>
        <w:t>Distance Field Ambient Occlusion in Unreal Engine | Unreal Engine 5.5 Documentation</w:t>
      </w:r>
      <w:r w:rsidRPr="009108B4">
        <w:rPr>
          <w:rFonts w:ascii="Calibri" w:hAnsi="Calibri" w:cs="Calibri"/>
        </w:rPr>
        <w:t>. Epic Games Developer. Retrieved October 19, 2024, from https://dev.epicgames.com/documentation/en-us/unreal-engine/distance-field-ambient-occlusion-in-unreal-engine</w:t>
      </w:r>
    </w:p>
    <w:p w14:paraId="0DA41215" w14:textId="77777777" w:rsidR="009108B4" w:rsidRPr="009108B4" w:rsidRDefault="009108B4" w:rsidP="009108B4">
      <w:pPr>
        <w:pStyle w:val="Bibliography"/>
        <w:rPr>
          <w:rFonts w:ascii="Calibri" w:hAnsi="Calibri" w:cs="Calibri"/>
        </w:rPr>
      </w:pPr>
      <w:r w:rsidRPr="009108B4">
        <w:rPr>
          <w:rFonts w:ascii="Calibri" w:hAnsi="Calibri" w:cs="Calibri"/>
          <w:i/>
          <w:iCs/>
        </w:rPr>
        <w:t>What is AABB in Computing? (Axis Aligned Bounding Box)</w:t>
      </w:r>
      <w:r w:rsidRPr="009108B4">
        <w:rPr>
          <w:rFonts w:ascii="Calibri" w:hAnsi="Calibri" w:cs="Calibri"/>
        </w:rPr>
        <w:t>. (2024, April 16). https://60sec.site/buyer-guides/what-is-aabb-in-computing-axis-aligned-bounding-box</w:t>
      </w:r>
    </w:p>
    <w:p w14:paraId="6A567636" w14:textId="77777777" w:rsidR="009108B4" w:rsidRPr="009108B4" w:rsidRDefault="009108B4" w:rsidP="009108B4">
      <w:pPr>
        <w:pStyle w:val="Bibliography"/>
        <w:rPr>
          <w:rFonts w:ascii="Calibri" w:hAnsi="Calibri" w:cs="Calibri"/>
        </w:rPr>
      </w:pPr>
      <w:r w:rsidRPr="009108B4">
        <w:rPr>
          <w:rFonts w:ascii="Calibri" w:hAnsi="Calibri" w:cs="Calibri"/>
        </w:rPr>
        <w:t xml:space="preserve">Wyvill, B., &amp; Wyvill, G. (1989). </w:t>
      </w:r>
      <w:r w:rsidRPr="009108B4">
        <w:rPr>
          <w:rFonts w:ascii="Calibri" w:hAnsi="Calibri" w:cs="Calibri"/>
          <w:i/>
          <w:iCs/>
        </w:rPr>
        <w:t>The Visual Computer</w:t>
      </w:r>
      <w:r w:rsidRPr="009108B4">
        <w:rPr>
          <w:rFonts w:ascii="Calibri" w:hAnsi="Calibri" w:cs="Calibri"/>
        </w:rPr>
        <w:t>. SpringerLink. https://link.springer.com/journal/371</w:t>
      </w:r>
    </w:p>
    <w:p w14:paraId="41FC0312" w14:textId="238F26D6"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52" w:name="_Toc187326753"/>
      <w:r>
        <w:lastRenderedPageBreak/>
        <w:t>Acknowledgements</w:t>
      </w:r>
      <w:bookmarkEnd w:id="52"/>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53" w:name="_Toc187326754"/>
      <w:r>
        <w:lastRenderedPageBreak/>
        <w:t>Appendices</w:t>
      </w:r>
      <w:bookmarkEnd w:id="53"/>
    </w:p>
    <w:p w14:paraId="1FC51551" w14:textId="77777777" w:rsidR="000D5C84" w:rsidRDefault="000D5C84" w:rsidP="00BC32BC">
      <w:pPr>
        <w:jc w:val="both"/>
      </w:pPr>
    </w:p>
    <w:p w14:paraId="43036A63" w14:textId="1D55CD50"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r w:rsidR="003F134A">
        <w:rPr>
          <w:rStyle w:val="SubtleEmphasis"/>
          <w:b/>
          <w:color w:val="auto"/>
          <w:highlight w:val="yellow"/>
        </w:rPr>
        <w:t>such</w:t>
      </w:r>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Sect="0033544C">
      <w:headerReference w:type="default" r:id="rId36"/>
      <w:footerReference w:type="default" r:id="rId3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F2C7B8" w14:textId="77777777" w:rsidR="007D30F3" w:rsidRDefault="007D30F3" w:rsidP="001C55B6">
      <w:pPr>
        <w:spacing w:after="0" w:line="240" w:lineRule="auto"/>
      </w:pPr>
      <w:r>
        <w:separator/>
      </w:r>
    </w:p>
  </w:endnote>
  <w:endnote w:type="continuationSeparator" w:id="0">
    <w:p w14:paraId="5F3BFCA8" w14:textId="77777777" w:rsidR="007D30F3" w:rsidRDefault="007D30F3"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10C13C2" w14:textId="77777777" w:rsidR="007D30F3" w:rsidRDefault="007D30F3" w:rsidP="001C55B6">
      <w:pPr>
        <w:spacing w:after="0" w:line="240" w:lineRule="auto"/>
      </w:pPr>
      <w:r>
        <w:separator/>
      </w:r>
    </w:p>
  </w:footnote>
  <w:footnote w:type="continuationSeparator" w:id="0">
    <w:p w14:paraId="26BED712" w14:textId="77777777" w:rsidR="007D30F3" w:rsidRDefault="007D30F3"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15:restartNumberingAfterBreak="0">
    <w:nsid w:val="1DB607F2"/>
    <w:multiLevelType w:val="hybridMultilevel"/>
    <w:tmpl w:val="178CC20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8" w15:restartNumberingAfterBreak="0">
    <w:nsid w:val="223D34DD"/>
    <w:multiLevelType w:val="hybridMultilevel"/>
    <w:tmpl w:val="91806520"/>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9" w15:restartNumberingAfterBreak="0">
    <w:nsid w:val="2DBB1903"/>
    <w:multiLevelType w:val="multilevel"/>
    <w:tmpl w:val="FA66D5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4E9F007B"/>
    <w:multiLevelType w:val="hybridMultilevel"/>
    <w:tmpl w:val="6AC0E1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59E02F19"/>
    <w:multiLevelType w:val="hybridMultilevel"/>
    <w:tmpl w:val="0F163EEC"/>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2"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23" w15:restartNumberingAfterBreak="0">
    <w:nsid w:val="5CEF7909"/>
    <w:multiLevelType w:val="hybridMultilevel"/>
    <w:tmpl w:val="5F72190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2"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4" w15:restartNumberingAfterBreak="0">
    <w:nsid w:val="7D6558C5"/>
    <w:multiLevelType w:val="hybridMultilevel"/>
    <w:tmpl w:val="6A84C358"/>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35"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6"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3"/>
  </w:num>
  <w:num w:numId="2" w16cid:durableId="571962279">
    <w:abstractNumId w:val="3"/>
  </w:num>
  <w:num w:numId="3" w16cid:durableId="287973074">
    <w:abstractNumId w:val="3"/>
  </w:num>
  <w:num w:numId="4" w16cid:durableId="284821275">
    <w:abstractNumId w:val="3"/>
  </w:num>
  <w:num w:numId="5" w16cid:durableId="1600528937">
    <w:abstractNumId w:val="3"/>
  </w:num>
  <w:num w:numId="6" w16cid:durableId="375737947">
    <w:abstractNumId w:val="3"/>
  </w:num>
  <w:num w:numId="7" w16cid:durableId="1995258676">
    <w:abstractNumId w:val="3"/>
  </w:num>
  <w:num w:numId="8" w16cid:durableId="752356719">
    <w:abstractNumId w:val="3"/>
  </w:num>
  <w:num w:numId="9" w16cid:durableId="804590231">
    <w:abstractNumId w:val="3"/>
  </w:num>
  <w:num w:numId="10" w16cid:durableId="1476994451">
    <w:abstractNumId w:val="3"/>
  </w:num>
  <w:num w:numId="11" w16cid:durableId="858591427">
    <w:abstractNumId w:val="30"/>
  </w:num>
  <w:num w:numId="12" w16cid:durableId="2081292380">
    <w:abstractNumId w:val="18"/>
  </w:num>
  <w:num w:numId="13" w16cid:durableId="997924738">
    <w:abstractNumId w:val="14"/>
  </w:num>
  <w:num w:numId="14" w16cid:durableId="159737767">
    <w:abstractNumId w:val="16"/>
  </w:num>
  <w:num w:numId="15" w16cid:durableId="1105812379">
    <w:abstractNumId w:val="26"/>
  </w:num>
  <w:num w:numId="16" w16cid:durableId="2138378045">
    <w:abstractNumId w:val="28"/>
  </w:num>
  <w:num w:numId="17" w16cid:durableId="987830825">
    <w:abstractNumId w:val="36"/>
  </w:num>
  <w:num w:numId="18" w16cid:durableId="1568614667">
    <w:abstractNumId w:val="7"/>
  </w:num>
  <w:num w:numId="19" w16cid:durableId="847645189">
    <w:abstractNumId w:val="15"/>
  </w:num>
  <w:num w:numId="20" w16cid:durableId="1145776036">
    <w:abstractNumId w:val="24"/>
  </w:num>
  <w:num w:numId="21" w16cid:durableId="671182528">
    <w:abstractNumId w:val="13"/>
  </w:num>
  <w:num w:numId="22" w16cid:durableId="292449161">
    <w:abstractNumId w:val="27"/>
  </w:num>
  <w:num w:numId="23" w16cid:durableId="1850674605">
    <w:abstractNumId w:val="19"/>
  </w:num>
  <w:num w:numId="24" w16cid:durableId="1751000677">
    <w:abstractNumId w:val="0"/>
  </w:num>
  <w:num w:numId="25" w16cid:durableId="893396061">
    <w:abstractNumId w:val="10"/>
  </w:num>
  <w:num w:numId="26" w16cid:durableId="619723063">
    <w:abstractNumId w:val="29"/>
  </w:num>
  <w:num w:numId="27" w16cid:durableId="1600020186">
    <w:abstractNumId w:val="4"/>
  </w:num>
  <w:num w:numId="28" w16cid:durableId="1750424267">
    <w:abstractNumId w:val="12"/>
  </w:num>
  <w:num w:numId="29" w16cid:durableId="260644598">
    <w:abstractNumId w:val="35"/>
  </w:num>
  <w:num w:numId="30" w16cid:durableId="488399447">
    <w:abstractNumId w:val="33"/>
  </w:num>
  <w:num w:numId="31" w16cid:durableId="248391642">
    <w:abstractNumId w:val="5"/>
  </w:num>
  <w:num w:numId="32" w16cid:durableId="75173435">
    <w:abstractNumId w:val="9"/>
  </w:num>
  <w:num w:numId="33" w16cid:durableId="1218974250">
    <w:abstractNumId w:val="31"/>
  </w:num>
  <w:num w:numId="34" w16cid:durableId="1688023285">
    <w:abstractNumId w:val="21"/>
  </w:num>
  <w:num w:numId="35" w16cid:durableId="1815682719">
    <w:abstractNumId w:val="34"/>
  </w:num>
  <w:num w:numId="36" w16cid:durableId="1101948232">
    <w:abstractNumId w:val="17"/>
  </w:num>
  <w:num w:numId="37" w16cid:durableId="2133554372">
    <w:abstractNumId w:val="25"/>
  </w:num>
  <w:num w:numId="38" w16cid:durableId="1992830929">
    <w:abstractNumId w:val="11"/>
  </w:num>
  <w:num w:numId="39" w16cid:durableId="1183474049">
    <w:abstractNumId w:val="20"/>
  </w:num>
  <w:num w:numId="40" w16cid:durableId="1875843763">
    <w:abstractNumId w:val="2"/>
  </w:num>
  <w:num w:numId="41" w16cid:durableId="1227031776">
    <w:abstractNumId w:val="8"/>
  </w:num>
  <w:num w:numId="42" w16cid:durableId="1508330302">
    <w:abstractNumId w:val="23"/>
  </w:num>
  <w:num w:numId="43" w16cid:durableId="881479958">
    <w:abstractNumId w:val="1"/>
  </w:num>
  <w:num w:numId="44" w16cid:durableId="668286410">
    <w:abstractNumId w:val="6"/>
  </w:num>
  <w:num w:numId="45" w16cid:durableId="1597206728">
    <w:abstractNumId w:val="32"/>
  </w:num>
  <w:num w:numId="46" w16cid:durableId="102270581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692"/>
    <w:rsid w:val="00027EEB"/>
    <w:rsid w:val="00033E38"/>
    <w:rsid w:val="00035D94"/>
    <w:rsid w:val="000366CB"/>
    <w:rsid w:val="0003717F"/>
    <w:rsid w:val="00037FCE"/>
    <w:rsid w:val="0004194A"/>
    <w:rsid w:val="000441EB"/>
    <w:rsid w:val="0004426F"/>
    <w:rsid w:val="000465AC"/>
    <w:rsid w:val="00047104"/>
    <w:rsid w:val="000472E5"/>
    <w:rsid w:val="00047751"/>
    <w:rsid w:val="00050152"/>
    <w:rsid w:val="00051042"/>
    <w:rsid w:val="00052573"/>
    <w:rsid w:val="00052C23"/>
    <w:rsid w:val="00052CA1"/>
    <w:rsid w:val="00055FC9"/>
    <w:rsid w:val="00057A7D"/>
    <w:rsid w:val="00057DB8"/>
    <w:rsid w:val="000603AC"/>
    <w:rsid w:val="00060C18"/>
    <w:rsid w:val="00060EE2"/>
    <w:rsid w:val="00063087"/>
    <w:rsid w:val="000653A9"/>
    <w:rsid w:val="000667BB"/>
    <w:rsid w:val="00067525"/>
    <w:rsid w:val="000679DE"/>
    <w:rsid w:val="00070FE5"/>
    <w:rsid w:val="00071A76"/>
    <w:rsid w:val="00071D16"/>
    <w:rsid w:val="000733A5"/>
    <w:rsid w:val="00076829"/>
    <w:rsid w:val="00080BB7"/>
    <w:rsid w:val="00081746"/>
    <w:rsid w:val="00083B6D"/>
    <w:rsid w:val="00083FD0"/>
    <w:rsid w:val="00084366"/>
    <w:rsid w:val="0008502F"/>
    <w:rsid w:val="000857F3"/>
    <w:rsid w:val="0008603E"/>
    <w:rsid w:val="000862AC"/>
    <w:rsid w:val="00086A7C"/>
    <w:rsid w:val="000926E1"/>
    <w:rsid w:val="0009291A"/>
    <w:rsid w:val="000936EC"/>
    <w:rsid w:val="00093BA7"/>
    <w:rsid w:val="00096731"/>
    <w:rsid w:val="00096B21"/>
    <w:rsid w:val="000A0BB7"/>
    <w:rsid w:val="000A3CE3"/>
    <w:rsid w:val="000A5FB8"/>
    <w:rsid w:val="000A6685"/>
    <w:rsid w:val="000A6AF6"/>
    <w:rsid w:val="000B0FDB"/>
    <w:rsid w:val="000B2257"/>
    <w:rsid w:val="000B318D"/>
    <w:rsid w:val="000B4874"/>
    <w:rsid w:val="000B4BA4"/>
    <w:rsid w:val="000B4D7F"/>
    <w:rsid w:val="000B5307"/>
    <w:rsid w:val="000B7BF4"/>
    <w:rsid w:val="000C17B7"/>
    <w:rsid w:val="000C3046"/>
    <w:rsid w:val="000C376B"/>
    <w:rsid w:val="000C487A"/>
    <w:rsid w:val="000C4D95"/>
    <w:rsid w:val="000C6B26"/>
    <w:rsid w:val="000C7966"/>
    <w:rsid w:val="000C7A97"/>
    <w:rsid w:val="000D35DC"/>
    <w:rsid w:val="000D5C84"/>
    <w:rsid w:val="000D6A02"/>
    <w:rsid w:val="000D6B62"/>
    <w:rsid w:val="000D6EC3"/>
    <w:rsid w:val="000D799B"/>
    <w:rsid w:val="000E249E"/>
    <w:rsid w:val="000E433F"/>
    <w:rsid w:val="000E4E5A"/>
    <w:rsid w:val="000E634B"/>
    <w:rsid w:val="000E7638"/>
    <w:rsid w:val="000F15F4"/>
    <w:rsid w:val="000F19E1"/>
    <w:rsid w:val="000F235B"/>
    <w:rsid w:val="000F281D"/>
    <w:rsid w:val="000F5D56"/>
    <w:rsid w:val="000F777B"/>
    <w:rsid w:val="000F7D40"/>
    <w:rsid w:val="001025D6"/>
    <w:rsid w:val="00103477"/>
    <w:rsid w:val="00103ABC"/>
    <w:rsid w:val="00105D66"/>
    <w:rsid w:val="00106096"/>
    <w:rsid w:val="00106CBC"/>
    <w:rsid w:val="00107370"/>
    <w:rsid w:val="00107594"/>
    <w:rsid w:val="001166A0"/>
    <w:rsid w:val="00120E84"/>
    <w:rsid w:val="0012114E"/>
    <w:rsid w:val="001244FC"/>
    <w:rsid w:val="001245BE"/>
    <w:rsid w:val="00124948"/>
    <w:rsid w:val="001264BA"/>
    <w:rsid w:val="00127A44"/>
    <w:rsid w:val="00130826"/>
    <w:rsid w:val="00131EDB"/>
    <w:rsid w:val="001332C9"/>
    <w:rsid w:val="00133849"/>
    <w:rsid w:val="00133C96"/>
    <w:rsid w:val="00133FEB"/>
    <w:rsid w:val="0013548A"/>
    <w:rsid w:val="00140795"/>
    <w:rsid w:val="00140821"/>
    <w:rsid w:val="00147243"/>
    <w:rsid w:val="00150723"/>
    <w:rsid w:val="00150C09"/>
    <w:rsid w:val="00150D2B"/>
    <w:rsid w:val="00152285"/>
    <w:rsid w:val="0015295E"/>
    <w:rsid w:val="00152AC9"/>
    <w:rsid w:val="00155D68"/>
    <w:rsid w:val="00156651"/>
    <w:rsid w:val="00161EB1"/>
    <w:rsid w:val="0016320B"/>
    <w:rsid w:val="00164C5C"/>
    <w:rsid w:val="00164DB4"/>
    <w:rsid w:val="00165DC3"/>
    <w:rsid w:val="00171BBE"/>
    <w:rsid w:val="00172664"/>
    <w:rsid w:val="00174034"/>
    <w:rsid w:val="00176827"/>
    <w:rsid w:val="001777C0"/>
    <w:rsid w:val="00186610"/>
    <w:rsid w:val="0018724B"/>
    <w:rsid w:val="00195628"/>
    <w:rsid w:val="001969D2"/>
    <w:rsid w:val="001A0E70"/>
    <w:rsid w:val="001A196F"/>
    <w:rsid w:val="001A4182"/>
    <w:rsid w:val="001A47FE"/>
    <w:rsid w:val="001A499C"/>
    <w:rsid w:val="001A4A62"/>
    <w:rsid w:val="001A5B7C"/>
    <w:rsid w:val="001B0DE5"/>
    <w:rsid w:val="001B1DD8"/>
    <w:rsid w:val="001B2501"/>
    <w:rsid w:val="001B2801"/>
    <w:rsid w:val="001B2F09"/>
    <w:rsid w:val="001B43A9"/>
    <w:rsid w:val="001B5C90"/>
    <w:rsid w:val="001C1530"/>
    <w:rsid w:val="001C231F"/>
    <w:rsid w:val="001C3A5B"/>
    <w:rsid w:val="001C3FDB"/>
    <w:rsid w:val="001C5404"/>
    <w:rsid w:val="001C55B6"/>
    <w:rsid w:val="001D0156"/>
    <w:rsid w:val="001D0494"/>
    <w:rsid w:val="001D1419"/>
    <w:rsid w:val="001D21E0"/>
    <w:rsid w:val="001D300C"/>
    <w:rsid w:val="001D5823"/>
    <w:rsid w:val="001E279F"/>
    <w:rsid w:val="001E6BE5"/>
    <w:rsid w:val="001F117D"/>
    <w:rsid w:val="001F1F93"/>
    <w:rsid w:val="001F601D"/>
    <w:rsid w:val="001F6C87"/>
    <w:rsid w:val="001F6FE3"/>
    <w:rsid w:val="001F76C7"/>
    <w:rsid w:val="001F78D5"/>
    <w:rsid w:val="001F78DA"/>
    <w:rsid w:val="0020074C"/>
    <w:rsid w:val="00202834"/>
    <w:rsid w:val="00203394"/>
    <w:rsid w:val="002034BB"/>
    <w:rsid w:val="00206229"/>
    <w:rsid w:val="00207CD2"/>
    <w:rsid w:val="00207CF9"/>
    <w:rsid w:val="00210D14"/>
    <w:rsid w:val="00211143"/>
    <w:rsid w:val="00211F54"/>
    <w:rsid w:val="00212D23"/>
    <w:rsid w:val="002154D9"/>
    <w:rsid w:val="00215667"/>
    <w:rsid w:val="00216043"/>
    <w:rsid w:val="002170B4"/>
    <w:rsid w:val="00221904"/>
    <w:rsid w:val="00221A14"/>
    <w:rsid w:val="00222152"/>
    <w:rsid w:val="00224489"/>
    <w:rsid w:val="00225490"/>
    <w:rsid w:val="00232B5C"/>
    <w:rsid w:val="00234BFB"/>
    <w:rsid w:val="00237821"/>
    <w:rsid w:val="0024010F"/>
    <w:rsid w:val="00242606"/>
    <w:rsid w:val="0024539E"/>
    <w:rsid w:val="00251B10"/>
    <w:rsid w:val="00252DC1"/>
    <w:rsid w:val="0025395B"/>
    <w:rsid w:val="002549EE"/>
    <w:rsid w:val="00254F2F"/>
    <w:rsid w:val="002566ED"/>
    <w:rsid w:val="002569B3"/>
    <w:rsid w:val="0025708B"/>
    <w:rsid w:val="002614C2"/>
    <w:rsid w:val="00261639"/>
    <w:rsid w:val="00262361"/>
    <w:rsid w:val="00263C85"/>
    <w:rsid w:val="00270CC0"/>
    <w:rsid w:val="00271CDC"/>
    <w:rsid w:val="00273561"/>
    <w:rsid w:val="00273F61"/>
    <w:rsid w:val="00275D05"/>
    <w:rsid w:val="002827B8"/>
    <w:rsid w:val="0028582D"/>
    <w:rsid w:val="0028677F"/>
    <w:rsid w:val="00287ED8"/>
    <w:rsid w:val="00290CC1"/>
    <w:rsid w:val="0029212D"/>
    <w:rsid w:val="00292E32"/>
    <w:rsid w:val="00294B61"/>
    <w:rsid w:val="0029695C"/>
    <w:rsid w:val="00296EB7"/>
    <w:rsid w:val="002A00F6"/>
    <w:rsid w:val="002A08AF"/>
    <w:rsid w:val="002A140A"/>
    <w:rsid w:val="002A2647"/>
    <w:rsid w:val="002A2A5C"/>
    <w:rsid w:val="002A5889"/>
    <w:rsid w:val="002A6A8F"/>
    <w:rsid w:val="002A6F71"/>
    <w:rsid w:val="002B1EBA"/>
    <w:rsid w:val="002B1FA0"/>
    <w:rsid w:val="002B3C79"/>
    <w:rsid w:val="002B4923"/>
    <w:rsid w:val="002B50F6"/>
    <w:rsid w:val="002B56A7"/>
    <w:rsid w:val="002B6356"/>
    <w:rsid w:val="002B69B1"/>
    <w:rsid w:val="002B6BDE"/>
    <w:rsid w:val="002B7158"/>
    <w:rsid w:val="002B7D10"/>
    <w:rsid w:val="002C0852"/>
    <w:rsid w:val="002C1DB9"/>
    <w:rsid w:val="002C2494"/>
    <w:rsid w:val="002C500B"/>
    <w:rsid w:val="002C59ED"/>
    <w:rsid w:val="002C6A4D"/>
    <w:rsid w:val="002C6EF6"/>
    <w:rsid w:val="002C764E"/>
    <w:rsid w:val="002D07DE"/>
    <w:rsid w:val="002D129A"/>
    <w:rsid w:val="002D26F4"/>
    <w:rsid w:val="002D2B30"/>
    <w:rsid w:val="002D2F1C"/>
    <w:rsid w:val="002D39F7"/>
    <w:rsid w:val="002D3CF9"/>
    <w:rsid w:val="002D4165"/>
    <w:rsid w:val="002D4E9C"/>
    <w:rsid w:val="002D66E5"/>
    <w:rsid w:val="002D756F"/>
    <w:rsid w:val="002E0FFA"/>
    <w:rsid w:val="002E1349"/>
    <w:rsid w:val="002E208F"/>
    <w:rsid w:val="002E2D3A"/>
    <w:rsid w:val="002E5A54"/>
    <w:rsid w:val="002E5ED3"/>
    <w:rsid w:val="002E7940"/>
    <w:rsid w:val="002E79E1"/>
    <w:rsid w:val="002F1B0F"/>
    <w:rsid w:val="002F2730"/>
    <w:rsid w:val="002F27AE"/>
    <w:rsid w:val="002F2B92"/>
    <w:rsid w:val="002F2FD4"/>
    <w:rsid w:val="002F3024"/>
    <w:rsid w:val="002F3601"/>
    <w:rsid w:val="002F3655"/>
    <w:rsid w:val="002F3A71"/>
    <w:rsid w:val="002F4E5D"/>
    <w:rsid w:val="002F67CA"/>
    <w:rsid w:val="003001BB"/>
    <w:rsid w:val="003003F6"/>
    <w:rsid w:val="003018B6"/>
    <w:rsid w:val="00302BC4"/>
    <w:rsid w:val="003045F5"/>
    <w:rsid w:val="00307EC2"/>
    <w:rsid w:val="00314EF6"/>
    <w:rsid w:val="00315B12"/>
    <w:rsid w:val="00320815"/>
    <w:rsid w:val="00321053"/>
    <w:rsid w:val="00321077"/>
    <w:rsid w:val="00321B86"/>
    <w:rsid w:val="00321D03"/>
    <w:rsid w:val="0032253D"/>
    <w:rsid w:val="00324FA1"/>
    <w:rsid w:val="00325AA3"/>
    <w:rsid w:val="00330330"/>
    <w:rsid w:val="00330D17"/>
    <w:rsid w:val="00331BE9"/>
    <w:rsid w:val="00333172"/>
    <w:rsid w:val="00333649"/>
    <w:rsid w:val="00333753"/>
    <w:rsid w:val="00333A37"/>
    <w:rsid w:val="0033431C"/>
    <w:rsid w:val="0033544C"/>
    <w:rsid w:val="003373F5"/>
    <w:rsid w:val="00343BC2"/>
    <w:rsid w:val="00345095"/>
    <w:rsid w:val="003458CB"/>
    <w:rsid w:val="00345A0A"/>
    <w:rsid w:val="0034602F"/>
    <w:rsid w:val="00351A32"/>
    <w:rsid w:val="003534C5"/>
    <w:rsid w:val="0035509D"/>
    <w:rsid w:val="0035525E"/>
    <w:rsid w:val="003555FB"/>
    <w:rsid w:val="003559C7"/>
    <w:rsid w:val="003562B8"/>
    <w:rsid w:val="003600F5"/>
    <w:rsid w:val="003625E1"/>
    <w:rsid w:val="00362C0C"/>
    <w:rsid w:val="00363642"/>
    <w:rsid w:val="00367B6A"/>
    <w:rsid w:val="003708DF"/>
    <w:rsid w:val="00370C97"/>
    <w:rsid w:val="00372108"/>
    <w:rsid w:val="00372B6F"/>
    <w:rsid w:val="00373206"/>
    <w:rsid w:val="003743B8"/>
    <w:rsid w:val="00376667"/>
    <w:rsid w:val="00376DDD"/>
    <w:rsid w:val="00377965"/>
    <w:rsid w:val="00377A45"/>
    <w:rsid w:val="00393228"/>
    <w:rsid w:val="00395359"/>
    <w:rsid w:val="0039658B"/>
    <w:rsid w:val="00396993"/>
    <w:rsid w:val="003971F3"/>
    <w:rsid w:val="003974D4"/>
    <w:rsid w:val="003A3531"/>
    <w:rsid w:val="003A3F3F"/>
    <w:rsid w:val="003A6121"/>
    <w:rsid w:val="003A763D"/>
    <w:rsid w:val="003B1E6A"/>
    <w:rsid w:val="003B2585"/>
    <w:rsid w:val="003B2E51"/>
    <w:rsid w:val="003B4E56"/>
    <w:rsid w:val="003B5674"/>
    <w:rsid w:val="003C109B"/>
    <w:rsid w:val="003C14B4"/>
    <w:rsid w:val="003C4519"/>
    <w:rsid w:val="003C4C6D"/>
    <w:rsid w:val="003C4F9A"/>
    <w:rsid w:val="003C6D71"/>
    <w:rsid w:val="003C7E79"/>
    <w:rsid w:val="003D0F21"/>
    <w:rsid w:val="003D1FC2"/>
    <w:rsid w:val="003D24C8"/>
    <w:rsid w:val="003D478E"/>
    <w:rsid w:val="003D75B3"/>
    <w:rsid w:val="003D7A63"/>
    <w:rsid w:val="003D7D92"/>
    <w:rsid w:val="003E3E33"/>
    <w:rsid w:val="003E4AA4"/>
    <w:rsid w:val="003E52DD"/>
    <w:rsid w:val="003E611E"/>
    <w:rsid w:val="003F134A"/>
    <w:rsid w:val="003F3F21"/>
    <w:rsid w:val="003F3F75"/>
    <w:rsid w:val="003F57AE"/>
    <w:rsid w:val="003F6ABD"/>
    <w:rsid w:val="003F73E5"/>
    <w:rsid w:val="00402BED"/>
    <w:rsid w:val="00402D77"/>
    <w:rsid w:val="00403D36"/>
    <w:rsid w:val="0041106B"/>
    <w:rsid w:val="00411567"/>
    <w:rsid w:val="00415F11"/>
    <w:rsid w:val="00417EF7"/>
    <w:rsid w:val="00421FDC"/>
    <w:rsid w:val="004235C8"/>
    <w:rsid w:val="0042566C"/>
    <w:rsid w:val="00426AB9"/>
    <w:rsid w:val="00430747"/>
    <w:rsid w:val="00430DC6"/>
    <w:rsid w:val="0043168E"/>
    <w:rsid w:val="0043192F"/>
    <w:rsid w:val="0043214A"/>
    <w:rsid w:val="004321B3"/>
    <w:rsid w:val="00433151"/>
    <w:rsid w:val="00433702"/>
    <w:rsid w:val="004347D5"/>
    <w:rsid w:val="00434B9C"/>
    <w:rsid w:val="00440C7E"/>
    <w:rsid w:val="00442417"/>
    <w:rsid w:val="00446577"/>
    <w:rsid w:val="00451993"/>
    <w:rsid w:val="00451BF8"/>
    <w:rsid w:val="00452056"/>
    <w:rsid w:val="00452BCD"/>
    <w:rsid w:val="00454568"/>
    <w:rsid w:val="00454A1B"/>
    <w:rsid w:val="004552B7"/>
    <w:rsid w:val="00456544"/>
    <w:rsid w:val="00460533"/>
    <w:rsid w:val="0046196F"/>
    <w:rsid w:val="00461AA4"/>
    <w:rsid w:val="0046364C"/>
    <w:rsid w:val="00463884"/>
    <w:rsid w:val="00465DD6"/>
    <w:rsid w:val="00471462"/>
    <w:rsid w:val="00473AB7"/>
    <w:rsid w:val="004750D6"/>
    <w:rsid w:val="004758EF"/>
    <w:rsid w:val="00476109"/>
    <w:rsid w:val="00476FE7"/>
    <w:rsid w:val="00477B33"/>
    <w:rsid w:val="004809CF"/>
    <w:rsid w:val="004810C0"/>
    <w:rsid w:val="00482904"/>
    <w:rsid w:val="00482EC0"/>
    <w:rsid w:val="00483C09"/>
    <w:rsid w:val="00483D71"/>
    <w:rsid w:val="00483F55"/>
    <w:rsid w:val="00483FD6"/>
    <w:rsid w:val="00485FB7"/>
    <w:rsid w:val="00486F84"/>
    <w:rsid w:val="0049053F"/>
    <w:rsid w:val="004919A4"/>
    <w:rsid w:val="00493722"/>
    <w:rsid w:val="00494E32"/>
    <w:rsid w:val="00495976"/>
    <w:rsid w:val="00495CBB"/>
    <w:rsid w:val="00495D5B"/>
    <w:rsid w:val="00497B9C"/>
    <w:rsid w:val="00497BD9"/>
    <w:rsid w:val="004A0DFE"/>
    <w:rsid w:val="004A293F"/>
    <w:rsid w:val="004A3D44"/>
    <w:rsid w:val="004A5629"/>
    <w:rsid w:val="004A650D"/>
    <w:rsid w:val="004A6A82"/>
    <w:rsid w:val="004A6FCF"/>
    <w:rsid w:val="004A72F3"/>
    <w:rsid w:val="004B09C6"/>
    <w:rsid w:val="004B2647"/>
    <w:rsid w:val="004B4ECC"/>
    <w:rsid w:val="004B4FB1"/>
    <w:rsid w:val="004B61D2"/>
    <w:rsid w:val="004B6BAE"/>
    <w:rsid w:val="004B78B5"/>
    <w:rsid w:val="004C036D"/>
    <w:rsid w:val="004C0EFF"/>
    <w:rsid w:val="004C1D71"/>
    <w:rsid w:val="004C2836"/>
    <w:rsid w:val="004C45A3"/>
    <w:rsid w:val="004C5078"/>
    <w:rsid w:val="004C5265"/>
    <w:rsid w:val="004C737A"/>
    <w:rsid w:val="004D0EDF"/>
    <w:rsid w:val="004D127F"/>
    <w:rsid w:val="004D1736"/>
    <w:rsid w:val="004D5223"/>
    <w:rsid w:val="004D6624"/>
    <w:rsid w:val="004D6D06"/>
    <w:rsid w:val="004E0D7F"/>
    <w:rsid w:val="004E0DA7"/>
    <w:rsid w:val="004E163A"/>
    <w:rsid w:val="004E19CD"/>
    <w:rsid w:val="004E206C"/>
    <w:rsid w:val="004E4398"/>
    <w:rsid w:val="004E4B01"/>
    <w:rsid w:val="004E6399"/>
    <w:rsid w:val="004E7312"/>
    <w:rsid w:val="004F0063"/>
    <w:rsid w:val="004F0198"/>
    <w:rsid w:val="004F180F"/>
    <w:rsid w:val="004F2977"/>
    <w:rsid w:val="004F2E09"/>
    <w:rsid w:val="004F3214"/>
    <w:rsid w:val="004F3B1E"/>
    <w:rsid w:val="004F4DEA"/>
    <w:rsid w:val="004F75D2"/>
    <w:rsid w:val="004F7809"/>
    <w:rsid w:val="005007E0"/>
    <w:rsid w:val="005025D1"/>
    <w:rsid w:val="005046AD"/>
    <w:rsid w:val="00504DEA"/>
    <w:rsid w:val="00505BE5"/>
    <w:rsid w:val="00510064"/>
    <w:rsid w:val="0051052E"/>
    <w:rsid w:val="005107E1"/>
    <w:rsid w:val="0051087C"/>
    <w:rsid w:val="00511E35"/>
    <w:rsid w:val="00513353"/>
    <w:rsid w:val="00513E27"/>
    <w:rsid w:val="005151D6"/>
    <w:rsid w:val="00516777"/>
    <w:rsid w:val="00516F1A"/>
    <w:rsid w:val="00516FF7"/>
    <w:rsid w:val="00517B46"/>
    <w:rsid w:val="00517EAB"/>
    <w:rsid w:val="00517F85"/>
    <w:rsid w:val="0052109C"/>
    <w:rsid w:val="00522008"/>
    <w:rsid w:val="00522BE0"/>
    <w:rsid w:val="00524B9B"/>
    <w:rsid w:val="00524C9A"/>
    <w:rsid w:val="00525FA5"/>
    <w:rsid w:val="00525FE7"/>
    <w:rsid w:val="00527F21"/>
    <w:rsid w:val="00530040"/>
    <w:rsid w:val="00533658"/>
    <w:rsid w:val="00534A45"/>
    <w:rsid w:val="00535D56"/>
    <w:rsid w:val="00540134"/>
    <w:rsid w:val="005404BA"/>
    <w:rsid w:val="00541E3D"/>
    <w:rsid w:val="00542902"/>
    <w:rsid w:val="00542E95"/>
    <w:rsid w:val="005440F3"/>
    <w:rsid w:val="0055003B"/>
    <w:rsid w:val="005532E4"/>
    <w:rsid w:val="0055658E"/>
    <w:rsid w:val="00556A96"/>
    <w:rsid w:val="005571CD"/>
    <w:rsid w:val="005607A2"/>
    <w:rsid w:val="00562198"/>
    <w:rsid w:val="005625B6"/>
    <w:rsid w:val="0056356A"/>
    <w:rsid w:val="00563981"/>
    <w:rsid w:val="00564372"/>
    <w:rsid w:val="0056482B"/>
    <w:rsid w:val="00565F61"/>
    <w:rsid w:val="005663BB"/>
    <w:rsid w:val="00567B84"/>
    <w:rsid w:val="0057035C"/>
    <w:rsid w:val="00572924"/>
    <w:rsid w:val="00575842"/>
    <w:rsid w:val="00575BA8"/>
    <w:rsid w:val="00580301"/>
    <w:rsid w:val="00580A5C"/>
    <w:rsid w:val="00580F65"/>
    <w:rsid w:val="00583909"/>
    <w:rsid w:val="005845D1"/>
    <w:rsid w:val="00587655"/>
    <w:rsid w:val="005921B2"/>
    <w:rsid w:val="00596BBC"/>
    <w:rsid w:val="0059715D"/>
    <w:rsid w:val="005A003A"/>
    <w:rsid w:val="005A1969"/>
    <w:rsid w:val="005A266C"/>
    <w:rsid w:val="005B186B"/>
    <w:rsid w:val="005B270A"/>
    <w:rsid w:val="005B5533"/>
    <w:rsid w:val="005C03D3"/>
    <w:rsid w:val="005C0C2D"/>
    <w:rsid w:val="005C1F05"/>
    <w:rsid w:val="005C1FAA"/>
    <w:rsid w:val="005C6E34"/>
    <w:rsid w:val="005D0975"/>
    <w:rsid w:val="005D0C9E"/>
    <w:rsid w:val="005D2A45"/>
    <w:rsid w:val="005D5D7A"/>
    <w:rsid w:val="005D5FE1"/>
    <w:rsid w:val="005D74BD"/>
    <w:rsid w:val="005D7638"/>
    <w:rsid w:val="005E04E3"/>
    <w:rsid w:val="005E12C6"/>
    <w:rsid w:val="005E513B"/>
    <w:rsid w:val="005E5EFF"/>
    <w:rsid w:val="005E5FB7"/>
    <w:rsid w:val="005E6F82"/>
    <w:rsid w:val="005F0C7F"/>
    <w:rsid w:val="005F0E1A"/>
    <w:rsid w:val="005F2480"/>
    <w:rsid w:val="005F293F"/>
    <w:rsid w:val="005F2C56"/>
    <w:rsid w:val="005F620A"/>
    <w:rsid w:val="0060320D"/>
    <w:rsid w:val="00607A77"/>
    <w:rsid w:val="00610EB3"/>
    <w:rsid w:val="00611C0C"/>
    <w:rsid w:val="006122FF"/>
    <w:rsid w:val="00612BF7"/>
    <w:rsid w:val="0061335A"/>
    <w:rsid w:val="00614AA7"/>
    <w:rsid w:val="00616158"/>
    <w:rsid w:val="00620082"/>
    <w:rsid w:val="00620950"/>
    <w:rsid w:val="0062287A"/>
    <w:rsid w:val="00622CD7"/>
    <w:rsid w:val="00622FAE"/>
    <w:rsid w:val="00624237"/>
    <w:rsid w:val="00625CCA"/>
    <w:rsid w:val="00626171"/>
    <w:rsid w:val="0062655D"/>
    <w:rsid w:val="006265CA"/>
    <w:rsid w:val="00631106"/>
    <w:rsid w:val="00631B56"/>
    <w:rsid w:val="0063208D"/>
    <w:rsid w:val="00635D3D"/>
    <w:rsid w:val="00636BF0"/>
    <w:rsid w:val="00636CB9"/>
    <w:rsid w:val="006370B8"/>
    <w:rsid w:val="0064073C"/>
    <w:rsid w:val="00643EB2"/>
    <w:rsid w:val="006457C0"/>
    <w:rsid w:val="00647D7C"/>
    <w:rsid w:val="00651703"/>
    <w:rsid w:val="00651761"/>
    <w:rsid w:val="00657419"/>
    <w:rsid w:val="00660010"/>
    <w:rsid w:val="00660F8A"/>
    <w:rsid w:val="006623DC"/>
    <w:rsid w:val="00664FD9"/>
    <w:rsid w:val="006667AA"/>
    <w:rsid w:val="006669B3"/>
    <w:rsid w:val="00666FB2"/>
    <w:rsid w:val="006725DD"/>
    <w:rsid w:val="00672F0E"/>
    <w:rsid w:val="00673159"/>
    <w:rsid w:val="00673473"/>
    <w:rsid w:val="00674D9A"/>
    <w:rsid w:val="00675065"/>
    <w:rsid w:val="00681A45"/>
    <w:rsid w:val="00681E3A"/>
    <w:rsid w:val="0068246F"/>
    <w:rsid w:val="00683B7E"/>
    <w:rsid w:val="006876E2"/>
    <w:rsid w:val="0069168A"/>
    <w:rsid w:val="00692A7F"/>
    <w:rsid w:val="006A3515"/>
    <w:rsid w:val="006A3551"/>
    <w:rsid w:val="006A4777"/>
    <w:rsid w:val="006A4EA9"/>
    <w:rsid w:val="006A7D62"/>
    <w:rsid w:val="006B11FB"/>
    <w:rsid w:val="006B1C30"/>
    <w:rsid w:val="006B27B9"/>
    <w:rsid w:val="006B4649"/>
    <w:rsid w:val="006B5518"/>
    <w:rsid w:val="006C30AC"/>
    <w:rsid w:val="006C456A"/>
    <w:rsid w:val="006C6781"/>
    <w:rsid w:val="006C70D1"/>
    <w:rsid w:val="006C7D1E"/>
    <w:rsid w:val="006D2527"/>
    <w:rsid w:val="006D2F93"/>
    <w:rsid w:val="006D4E83"/>
    <w:rsid w:val="006D6B35"/>
    <w:rsid w:val="006E0FE5"/>
    <w:rsid w:val="006E50DF"/>
    <w:rsid w:val="006E6088"/>
    <w:rsid w:val="006E72DF"/>
    <w:rsid w:val="006F018C"/>
    <w:rsid w:val="006F1C1D"/>
    <w:rsid w:val="006F4AFB"/>
    <w:rsid w:val="006F4B4F"/>
    <w:rsid w:val="006F4C4C"/>
    <w:rsid w:val="006F627F"/>
    <w:rsid w:val="007006FA"/>
    <w:rsid w:val="007013CF"/>
    <w:rsid w:val="00701732"/>
    <w:rsid w:val="0070227E"/>
    <w:rsid w:val="0070530E"/>
    <w:rsid w:val="00707F04"/>
    <w:rsid w:val="007107E3"/>
    <w:rsid w:val="007109C2"/>
    <w:rsid w:val="00711DD2"/>
    <w:rsid w:val="00712DBE"/>
    <w:rsid w:val="00714B46"/>
    <w:rsid w:val="007160F0"/>
    <w:rsid w:val="00717505"/>
    <w:rsid w:val="0072109E"/>
    <w:rsid w:val="00724AB3"/>
    <w:rsid w:val="00726189"/>
    <w:rsid w:val="0072633A"/>
    <w:rsid w:val="00726E43"/>
    <w:rsid w:val="00730151"/>
    <w:rsid w:val="00730CE0"/>
    <w:rsid w:val="00731168"/>
    <w:rsid w:val="007313F2"/>
    <w:rsid w:val="00731A25"/>
    <w:rsid w:val="00733933"/>
    <w:rsid w:val="007362FA"/>
    <w:rsid w:val="007403A1"/>
    <w:rsid w:val="00740B3E"/>
    <w:rsid w:val="007448DB"/>
    <w:rsid w:val="007453D4"/>
    <w:rsid w:val="00745E0D"/>
    <w:rsid w:val="0074663F"/>
    <w:rsid w:val="00747BB3"/>
    <w:rsid w:val="00751084"/>
    <w:rsid w:val="007514C2"/>
    <w:rsid w:val="0075197B"/>
    <w:rsid w:val="00755831"/>
    <w:rsid w:val="007579D5"/>
    <w:rsid w:val="007703E3"/>
    <w:rsid w:val="00771EDA"/>
    <w:rsid w:val="0077347C"/>
    <w:rsid w:val="00775FC3"/>
    <w:rsid w:val="00777687"/>
    <w:rsid w:val="00777E04"/>
    <w:rsid w:val="00777F3D"/>
    <w:rsid w:val="00780472"/>
    <w:rsid w:val="00781737"/>
    <w:rsid w:val="00784B23"/>
    <w:rsid w:val="00785CFF"/>
    <w:rsid w:val="007900EC"/>
    <w:rsid w:val="00793C0B"/>
    <w:rsid w:val="00795D31"/>
    <w:rsid w:val="0079734D"/>
    <w:rsid w:val="00797453"/>
    <w:rsid w:val="00797968"/>
    <w:rsid w:val="00797B2B"/>
    <w:rsid w:val="007A1212"/>
    <w:rsid w:val="007A269B"/>
    <w:rsid w:val="007A2889"/>
    <w:rsid w:val="007A53D9"/>
    <w:rsid w:val="007A62D6"/>
    <w:rsid w:val="007A6380"/>
    <w:rsid w:val="007A6723"/>
    <w:rsid w:val="007B32E1"/>
    <w:rsid w:val="007B3680"/>
    <w:rsid w:val="007B36ED"/>
    <w:rsid w:val="007B3E8C"/>
    <w:rsid w:val="007B7F69"/>
    <w:rsid w:val="007C3A34"/>
    <w:rsid w:val="007C3BBE"/>
    <w:rsid w:val="007C43B5"/>
    <w:rsid w:val="007C6172"/>
    <w:rsid w:val="007C7D2F"/>
    <w:rsid w:val="007C7F15"/>
    <w:rsid w:val="007D0265"/>
    <w:rsid w:val="007D30F3"/>
    <w:rsid w:val="007D337A"/>
    <w:rsid w:val="007D5435"/>
    <w:rsid w:val="007D6100"/>
    <w:rsid w:val="007D66C7"/>
    <w:rsid w:val="007D7795"/>
    <w:rsid w:val="007E338E"/>
    <w:rsid w:val="007E35D6"/>
    <w:rsid w:val="007E4FFD"/>
    <w:rsid w:val="007F08C1"/>
    <w:rsid w:val="007F110F"/>
    <w:rsid w:val="007F1C25"/>
    <w:rsid w:val="007F4071"/>
    <w:rsid w:val="007F5C5F"/>
    <w:rsid w:val="007F757A"/>
    <w:rsid w:val="008010C2"/>
    <w:rsid w:val="00801899"/>
    <w:rsid w:val="00801E59"/>
    <w:rsid w:val="008023F2"/>
    <w:rsid w:val="00802F37"/>
    <w:rsid w:val="00803818"/>
    <w:rsid w:val="00803972"/>
    <w:rsid w:val="00806404"/>
    <w:rsid w:val="00806C8F"/>
    <w:rsid w:val="0080759A"/>
    <w:rsid w:val="00811AE0"/>
    <w:rsid w:val="00812677"/>
    <w:rsid w:val="00812C82"/>
    <w:rsid w:val="00813AFE"/>
    <w:rsid w:val="00815371"/>
    <w:rsid w:val="0082058B"/>
    <w:rsid w:val="00822B36"/>
    <w:rsid w:val="00822E7F"/>
    <w:rsid w:val="00822EBD"/>
    <w:rsid w:val="0082364E"/>
    <w:rsid w:val="0082516E"/>
    <w:rsid w:val="00825ABF"/>
    <w:rsid w:val="00826B1B"/>
    <w:rsid w:val="00826E97"/>
    <w:rsid w:val="008279B2"/>
    <w:rsid w:val="00835C20"/>
    <w:rsid w:val="00835CF1"/>
    <w:rsid w:val="00836FDC"/>
    <w:rsid w:val="008371CC"/>
    <w:rsid w:val="00837949"/>
    <w:rsid w:val="00837BD0"/>
    <w:rsid w:val="008409CE"/>
    <w:rsid w:val="00843ABB"/>
    <w:rsid w:val="00844E6B"/>
    <w:rsid w:val="008464F5"/>
    <w:rsid w:val="008470EF"/>
    <w:rsid w:val="00853C88"/>
    <w:rsid w:val="0085416C"/>
    <w:rsid w:val="00857967"/>
    <w:rsid w:val="00862CC8"/>
    <w:rsid w:val="00864D8F"/>
    <w:rsid w:val="00871E11"/>
    <w:rsid w:val="00872BDF"/>
    <w:rsid w:val="008755FF"/>
    <w:rsid w:val="00876329"/>
    <w:rsid w:val="00876793"/>
    <w:rsid w:val="00880914"/>
    <w:rsid w:val="00882066"/>
    <w:rsid w:val="00885C7B"/>
    <w:rsid w:val="00886167"/>
    <w:rsid w:val="0089257B"/>
    <w:rsid w:val="00892D32"/>
    <w:rsid w:val="00894B6A"/>
    <w:rsid w:val="008958E5"/>
    <w:rsid w:val="00896E81"/>
    <w:rsid w:val="00897D7F"/>
    <w:rsid w:val="008A1047"/>
    <w:rsid w:val="008A28DE"/>
    <w:rsid w:val="008A2B89"/>
    <w:rsid w:val="008A4A7E"/>
    <w:rsid w:val="008A6FCB"/>
    <w:rsid w:val="008B0479"/>
    <w:rsid w:val="008B05D0"/>
    <w:rsid w:val="008B0E4B"/>
    <w:rsid w:val="008B2D9D"/>
    <w:rsid w:val="008B394E"/>
    <w:rsid w:val="008B3B08"/>
    <w:rsid w:val="008C132E"/>
    <w:rsid w:val="008C3556"/>
    <w:rsid w:val="008C6153"/>
    <w:rsid w:val="008C6686"/>
    <w:rsid w:val="008D083B"/>
    <w:rsid w:val="008D21F9"/>
    <w:rsid w:val="008D3D09"/>
    <w:rsid w:val="008D5440"/>
    <w:rsid w:val="008D5809"/>
    <w:rsid w:val="008D6999"/>
    <w:rsid w:val="008E0998"/>
    <w:rsid w:val="008E50B8"/>
    <w:rsid w:val="008E67C4"/>
    <w:rsid w:val="008E75AD"/>
    <w:rsid w:val="008F07D6"/>
    <w:rsid w:val="008F0EEB"/>
    <w:rsid w:val="008F1154"/>
    <w:rsid w:val="008F1AE4"/>
    <w:rsid w:val="008F2D9E"/>
    <w:rsid w:val="008F6646"/>
    <w:rsid w:val="00900012"/>
    <w:rsid w:val="0090068A"/>
    <w:rsid w:val="00900FEE"/>
    <w:rsid w:val="009016DA"/>
    <w:rsid w:val="00901A0C"/>
    <w:rsid w:val="009037F6"/>
    <w:rsid w:val="009038FD"/>
    <w:rsid w:val="009046ED"/>
    <w:rsid w:val="00904DB2"/>
    <w:rsid w:val="0090635C"/>
    <w:rsid w:val="00907E21"/>
    <w:rsid w:val="00907E98"/>
    <w:rsid w:val="009108B4"/>
    <w:rsid w:val="00910A8A"/>
    <w:rsid w:val="0091364A"/>
    <w:rsid w:val="00913800"/>
    <w:rsid w:val="0092152A"/>
    <w:rsid w:val="009219A5"/>
    <w:rsid w:val="00921ECF"/>
    <w:rsid w:val="00921F6A"/>
    <w:rsid w:val="00922E45"/>
    <w:rsid w:val="00923F5A"/>
    <w:rsid w:val="00924881"/>
    <w:rsid w:val="00924A5F"/>
    <w:rsid w:val="009251F2"/>
    <w:rsid w:val="00926C41"/>
    <w:rsid w:val="00926E58"/>
    <w:rsid w:val="00930CBD"/>
    <w:rsid w:val="00933139"/>
    <w:rsid w:val="0093320C"/>
    <w:rsid w:val="009334B0"/>
    <w:rsid w:val="009363CA"/>
    <w:rsid w:val="009367FD"/>
    <w:rsid w:val="00940444"/>
    <w:rsid w:val="0094161A"/>
    <w:rsid w:val="0094319D"/>
    <w:rsid w:val="00943C5D"/>
    <w:rsid w:val="00945347"/>
    <w:rsid w:val="00945C36"/>
    <w:rsid w:val="00945D9E"/>
    <w:rsid w:val="0094704B"/>
    <w:rsid w:val="009512B2"/>
    <w:rsid w:val="00952126"/>
    <w:rsid w:val="009546E5"/>
    <w:rsid w:val="00954F98"/>
    <w:rsid w:val="00957E45"/>
    <w:rsid w:val="009611E5"/>
    <w:rsid w:val="0096158E"/>
    <w:rsid w:val="0097029E"/>
    <w:rsid w:val="00970CB9"/>
    <w:rsid w:val="00970D0B"/>
    <w:rsid w:val="00970E3A"/>
    <w:rsid w:val="00970F11"/>
    <w:rsid w:val="00971968"/>
    <w:rsid w:val="00972FEB"/>
    <w:rsid w:val="00977578"/>
    <w:rsid w:val="0097758A"/>
    <w:rsid w:val="009845DF"/>
    <w:rsid w:val="009873CA"/>
    <w:rsid w:val="0099080C"/>
    <w:rsid w:val="00995E28"/>
    <w:rsid w:val="009A0EF3"/>
    <w:rsid w:val="009A5147"/>
    <w:rsid w:val="009A7867"/>
    <w:rsid w:val="009A7929"/>
    <w:rsid w:val="009A7A0F"/>
    <w:rsid w:val="009B0CD3"/>
    <w:rsid w:val="009B0FC0"/>
    <w:rsid w:val="009B32D0"/>
    <w:rsid w:val="009B4293"/>
    <w:rsid w:val="009B5B02"/>
    <w:rsid w:val="009B6AE4"/>
    <w:rsid w:val="009C1344"/>
    <w:rsid w:val="009C5616"/>
    <w:rsid w:val="009C7E8C"/>
    <w:rsid w:val="009C7F6A"/>
    <w:rsid w:val="009C7F82"/>
    <w:rsid w:val="009D1A30"/>
    <w:rsid w:val="009D1A55"/>
    <w:rsid w:val="009D1B55"/>
    <w:rsid w:val="009D1FC3"/>
    <w:rsid w:val="009D21C6"/>
    <w:rsid w:val="009D4D9A"/>
    <w:rsid w:val="009D5E06"/>
    <w:rsid w:val="009D5E70"/>
    <w:rsid w:val="009D6EFA"/>
    <w:rsid w:val="009D7621"/>
    <w:rsid w:val="009D7694"/>
    <w:rsid w:val="009D7DE1"/>
    <w:rsid w:val="009E31F3"/>
    <w:rsid w:val="009E4FA0"/>
    <w:rsid w:val="009E6712"/>
    <w:rsid w:val="009F0A0F"/>
    <w:rsid w:val="009F3BD5"/>
    <w:rsid w:val="009F50FB"/>
    <w:rsid w:val="009F56CD"/>
    <w:rsid w:val="009F797C"/>
    <w:rsid w:val="00A02621"/>
    <w:rsid w:val="00A0359D"/>
    <w:rsid w:val="00A07750"/>
    <w:rsid w:val="00A117E2"/>
    <w:rsid w:val="00A12E7D"/>
    <w:rsid w:val="00A13286"/>
    <w:rsid w:val="00A13792"/>
    <w:rsid w:val="00A214DA"/>
    <w:rsid w:val="00A300C5"/>
    <w:rsid w:val="00A307D4"/>
    <w:rsid w:val="00A30829"/>
    <w:rsid w:val="00A30FF2"/>
    <w:rsid w:val="00A3369F"/>
    <w:rsid w:val="00A3646F"/>
    <w:rsid w:val="00A3688B"/>
    <w:rsid w:val="00A37BAF"/>
    <w:rsid w:val="00A37CA3"/>
    <w:rsid w:val="00A41872"/>
    <w:rsid w:val="00A42A27"/>
    <w:rsid w:val="00A45984"/>
    <w:rsid w:val="00A470D0"/>
    <w:rsid w:val="00A51D17"/>
    <w:rsid w:val="00A5287C"/>
    <w:rsid w:val="00A5311A"/>
    <w:rsid w:val="00A53A27"/>
    <w:rsid w:val="00A5579A"/>
    <w:rsid w:val="00A55CD2"/>
    <w:rsid w:val="00A622CC"/>
    <w:rsid w:val="00A62BC6"/>
    <w:rsid w:val="00A6319C"/>
    <w:rsid w:val="00A65404"/>
    <w:rsid w:val="00A727DA"/>
    <w:rsid w:val="00A72E56"/>
    <w:rsid w:val="00A7424B"/>
    <w:rsid w:val="00A76592"/>
    <w:rsid w:val="00A813ED"/>
    <w:rsid w:val="00A8165B"/>
    <w:rsid w:val="00A81789"/>
    <w:rsid w:val="00A81A5D"/>
    <w:rsid w:val="00A82AF2"/>
    <w:rsid w:val="00A84EBA"/>
    <w:rsid w:val="00A860DD"/>
    <w:rsid w:val="00A8656A"/>
    <w:rsid w:val="00A87B22"/>
    <w:rsid w:val="00A93F97"/>
    <w:rsid w:val="00A957B8"/>
    <w:rsid w:val="00A96FB5"/>
    <w:rsid w:val="00A97353"/>
    <w:rsid w:val="00A97B95"/>
    <w:rsid w:val="00AA03C9"/>
    <w:rsid w:val="00AA070A"/>
    <w:rsid w:val="00AA0ACC"/>
    <w:rsid w:val="00AA4C1A"/>
    <w:rsid w:val="00AA5A3E"/>
    <w:rsid w:val="00AA6E34"/>
    <w:rsid w:val="00AA7489"/>
    <w:rsid w:val="00AA7739"/>
    <w:rsid w:val="00AA77D9"/>
    <w:rsid w:val="00AB0A61"/>
    <w:rsid w:val="00AB2607"/>
    <w:rsid w:val="00AB2CB4"/>
    <w:rsid w:val="00AB3DA3"/>
    <w:rsid w:val="00AB40A3"/>
    <w:rsid w:val="00AB43C2"/>
    <w:rsid w:val="00AB59D8"/>
    <w:rsid w:val="00AB6F7F"/>
    <w:rsid w:val="00AC03B0"/>
    <w:rsid w:val="00AC05B5"/>
    <w:rsid w:val="00AC2608"/>
    <w:rsid w:val="00AC426D"/>
    <w:rsid w:val="00AC50A7"/>
    <w:rsid w:val="00AC6343"/>
    <w:rsid w:val="00AC7A55"/>
    <w:rsid w:val="00AD2655"/>
    <w:rsid w:val="00AD291B"/>
    <w:rsid w:val="00AD2BBC"/>
    <w:rsid w:val="00AD3411"/>
    <w:rsid w:val="00AD38C2"/>
    <w:rsid w:val="00AD6BA9"/>
    <w:rsid w:val="00AD6D7E"/>
    <w:rsid w:val="00AE15B8"/>
    <w:rsid w:val="00AE469A"/>
    <w:rsid w:val="00AF1749"/>
    <w:rsid w:val="00AF4129"/>
    <w:rsid w:val="00AF4D01"/>
    <w:rsid w:val="00AF4D50"/>
    <w:rsid w:val="00AF4E58"/>
    <w:rsid w:val="00AF4EC0"/>
    <w:rsid w:val="00AF79C9"/>
    <w:rsid w:val="00B0034D"/>
    <w:rsid w:val="00B00B0A"/>
    <w:rsid w:val="00B01943"/>
    <w:rsid w:val="00B024F8"/>
    <w:rsid w:val="00B030F4"/>
    <w:rsid w:val="00B03144"/>
    <w:rsid w:val="00B06B29"/>
    <w:rsid w:val="00B06DC9"/>
    <w:rsid w:val="00B06F10"/>
    <w:rsid w:val="00B077AE"/>
    <w:rsid w:val="00B07913"/>
    <w:rsid w:val="00B07A74"/>
    <w:rsid w:val="00B10DDF"/>
    <w:rsid w:val="00B11D1C"/>
    <w:rsid w:val="00B1431F"/>
    <w:rsid w:val="00B16263"/>
    <w:rsid w:val="00B207B6"/>
    <w:rsid w:val="00B22840"/>
    <w:rsid w:val="00B229A4"/>
    <w:rsid w:val="00B241A8"/>
    <w:rsid w:val="00B24B90"/>
    <w:rsid w:val="00B26083"/>
    <w:rsid w:val="00B30876"/>
    <w:rsid w:val="00B3207E"/>
    <w:rsid w:val="00B33A51"/>
    <w:rsid w:val="00B35DA4"/>
    <w:rsid w:val="00B35E28"/>
    <w:rsid w:val="00B3627C"/>
    <w:rsid w:val="00B368F3"/>
    <w:rsid w:val="00B3708A"/>
    <w:rsid w:val="00B40C3C"/>
    <w:rsid w:val="00B41AF0"/>
    <w:rsid w:val="00B449FC"/>
    <w:rsid w:val="00B47DAE"/>
    <w:rsid w:val="00B50C15"/>
    <w:rsid w:val="00B50DF7"/>
    <w:rsid w:val="00B5103D"/>
    <w:rsid w:val="00B567FD"/>
    <w:rsid w:val="00B602CA"/>
    <w:rsid w:val="00B62285"/>
    <w:rsid w:val="00B63978"/>
    <w:rsid w:val="00B64119"/>
    <w:rsid w:val="00B657B7"/>
    <w:rsid w:val="00B67B43"/>
    <w:rsid w:val="00B67CE5"/>
    <w:rsid w:val="00B71155"/>
    <w:rsid w:val="00B71D8B"/>
    <w:rsid w:val="00B72AAC"/>
    <w:rsid w:val="00B73BB3"/>
    <w:rsid w:val="00B748E7"/>
    <w:rsid w:val="00B7523E"/>
    <w:rsid w:val="00B7526B"/>
    <w:rsid w:val="00B76AF1"/>
    <w:rsid w:val="00B76C46"/>
    <w:rsid w:val="00B77399"/>
    <w:rsid w:val="00B7758A"/>
    <w:rsid w:val="00B80A9B"/>
    <w:rsid w:val="00B835D4"/>
    <w:rsid w:val="00B83986"/>
    <w:rsid w:val="00B86362"/>
    <w:rsid w:val="00B87651"/>
    <w:rsid w:val="00B87B41"/>
    <w:rsid w:val="00B903E8"/>
    <w:rsid w:val="00B90FE7"/>
    <w:rsid w:val="00B93B33"/>
    <w:rsid w:val="00B93C1A"/>
    <w:rsid w:val="00B9598B"/>
    <w:rsid w:val="00B976AD"/>
    <w:rsid w:val="00B97F46"/>
    <w:rsid w:val="00BA041F"/>
    <w:rsid w:val="00BA0B70"/>
    <w:rsid w:val="00BA15C1"/>
    <w:rsid w:val="00BA2966"/>
    <w:rsid w:val="00BA33E7"/>
    <w:rsid w:val="00BA4A54"/>
    <w:rsid w:val="00BA698F"/>
    <w:rsid w:val="00BB0583"/>
    <w:rsid w:val="00BB0F03"/>
    <w:rsid w:val="00BB1DC1"/>
    <w:rsid w:val="00BB3504"/>
    <w:rsid w:val="00BB3BAF"/>
    <w:rsid w:val="00BB4A89"/>
    <w:rsid w:val="00BB62F2"/>
    <w:rsid w:val="00BB7D2D"/>
    <w:rsid w:val="00BC1751"/>
    <w:rsid w:val="00BC2F52"/>
    <w:rsid w:val="00BC32BC"/>
    <w:rsid w:val="00BC7BBE"/>
    <w:rsid w:val="00BD15CF"/>
    <w:rsid w:val="00BD2B95"/>
    <w:rsid w:val="00BE118F"/>
    <w:rsid w:val="00BE1C60"/>
    <w:rsid w:val="00BE22DF"/>
    <w:rsid w:val="00BE2B2B"/>
    <w:rsid w:val="00BE44C5"/>
    <w:rsid w:val="00BE7C1F"/>
    <w:rsid w:val="00BF02C3"/>
    <w:rsid w:val="00BF1FDC"/>
    <w:rsid w:val="00BF35A8"/>
    <w:rsid w:val="00BF3D72"/>
    <w:rsid w:val="00BF4A89"/>
    <w:rsid w:val="00BF7504"/>
    <w:rsid w:val="00C00A6B"/>
    <w:rsid w:val="00C00E13"/>
    <w:rsid w:val="00C0170B"/>
    <w:rsid w:val="00C02D33"/>
    <w:rsid w:val="00C031EA"/>
    <w:rsid w:val="00C0349F"/>
    <w:rsid w:val="00C03667"/>
    <w:rsid w:val="00C07165"/>
    <w:rsid w:val="00C11E4C"/>
    <w:rsid w:val="00C131D5"/>
    <w:rsid w:val="00C139B0"/>
    <w:rsid w:val="00C14575"/>
    <w:rsid w:val="00C1495E"/>
    <w:rsid w:val="00C151B5"/>
    <w:rsid w:val="00C1602C"/>
    <w:rsid w:val="00C17069"/>
    <w:rsid w:val="00C21159"/>
    <w:rsid w:val="00C221F5"/>
    <w:rsid w:val="00C223DB"/>
    <w:rsid w:val="00C22603"/>
    <w:rsid w:val="00C242DC"/>
    <w:rsid w:val="00C2677D"/>
    <w:rsid w:val="00C267D5"/>
    <w:rsid w:val="00C27F9A"/>
    <w:rsid w:val="00C31B64"/>
    <w:rsid w:val="00C3344B"/>
    <w:rsid w:val="00C33B3B"/>
    <w:rsid w:val="00C35924"/>
    <w:rsid w:val="00C37AEE"/>
    <w:rsid w:val="00C439AE"/>
    <w:rsid w:val="00C524C9"/>
    <w:rsid w:val="00C52573"/>
    <w:rsid w:val="00C528DE"/>
    <w:rsid w:val="00C52FF1"/>
    <w:rsid w:val="00C53B74"/>
    <w:rsid w:val="00C571EC"/>
    <w:rsid w:val="00C57684"/>
    <w:rsid w:val="00C61B18"/>
    <w:rsid w:val="00C620B4"/>
    <w:rsid w:val="00C70C1F"/>
    <w:rsid w:val="00C73086"/>
    <w:rsid w:val="00C74B17"/>
    <w:rsid w:val="00C75938"/>
    <w:rsid w:val="00C75B49"/>
    <w:rsid w:val="00C778A1"/>
    <w:rsid w:val="00C77A76"/>
    <w:rsid w:val="00C828F8"/>
    <w:rsid w:val="00C85CBF"/>
    <w:rsid w:val="00C86C54"/>
    <w:rsid w:val="00C90A1C"/>
    <w:rsid w:val="00C914E1"/>
    <w:rsid w:val="00C923AC"/>
    <w:rsid w:val="00C94C52"/>
    <w:rsid w:val="00C95510"/>
    <w:rsid w:val="00C963D0"/>
    <w:rsid w:val="00C97296"/>
    <w:rsid w:val="00CA0406"/>
    <w:rsid w:val="00CA159C"/>
    <w:rsid w:val="00CA1A14"/>
    <w:rsid w:val="00CA2045"/>
    <w:rsid w:val="00CA24DB"/>
    <w:rsid w:val="00CA3344"/>
    <w:rsid w:val="00CA6D9C"/>
    <w:rsid w:val="00CA73CA"/>
    <w:rsid w:val="00CA74AC"/>
    <w:rsid w:val="00CB087A"/>
    <w:rsid w:val="00CB1A01"/>
    <w:rsid w:val="00CB56C3"/>
    <w:rsid w:val="00CB5D4A"/>
    <w:rsid w:val="00CC211B"/>
    <w:rsid w:val="00CC329E"/>
    <w:rsid w:val="00CC40EA"/>
    <w:rsid w:val="00CC7382"/>
    <w:rsid w:val="00CC7964"/>
    <w:rsid w:val="00CD037E"/>
    <w:rsid w:val="00CD0E3C"/>
    <w:rsid w:val="00CD1D79"/>
    <w:rsid w:val="00CD2D1C"/>
    <w:rsid w:val="00CD5571"/>
    <w:rsid w:val="00CD5AE2"/>
    <w:rsid w:val="00CD6730"/>
    <w:rsid w:val="00CE00DF"/>
    <w:rsid w:val="00CE1B26"/>
    <w:rsid w:val="00CE20BA"/>
    <w:rsid w:val="00CE3B0F"/>
    <w:rsid w:val="00CE4FC4"/>
    <w:rsid w:val="00CE7903"/>
    <w:rsid w:val="00CE7E8C"/>
    <w:rsid w:val="00CF1947"/>
    <w:rsid w:val="00CF1E77"/>
    <w:rsid w:val="00CF6A8C"/>
    <w:rsid w:val="00D0093F"/>
    <w:rsid w:val="00D00B03"/>
    <w:rsid w:val="00D029FA"/>
    <w:rsid w:val="00D05ED8"/>
    <w:rsid w:val="00D063A4"/>
    <w:rsid w:val="00D07141"/>
    <w:rsid w:val="00D07D22"/>
    <w:rsid w:val="00D07F65"/>
    <w:rsid w:val="00D12BB3"/>
    <w:rsid w:val="00D13657"/>
    <w:rsid w:val="00D152FA"/>
    <w:rsid w:val="00D15F7D"/>
    <w:rsid w:val="00D1759C"/>
    <w:rsid w:val="00D1779D"/>
    <w:rsid w:val="00D21542"/>
    <w:rsid w:val="00D22746"/>
    <w:rsid w:val="00D227D0"/>
    <w:rsid w:val="00D24C15"/>
    <w:rsid w:val="00D25A12"/>
    <w:rsid w:val="00D2617B"/>
    <w:rsid w:val="00D304D9"/>
    <w:rsid w:val="00D32542"/>
    <w:rsid w:val="00D32C2D"/>
    <w:rsid w:val="00D33821"/>
    <w:rsid w:val="00D33911"/>
    <w:rsid w:val="00D35429"/>
    <w:rsid w:val="00D35799"/>
    <w:rsid w:val="00D42834"/>
    <w:rsid w:val="00D42E48"/>
    <w:rsid w:val="00D51395"/>
    <w:rsid w:val="00D521A2"/>
    <w:rsid w:val="00D531D7"/>
    <w:rsid w:val="00D534D5"/>
    <w:rsid w:val="00D53C17"/>
    <w:rsid w:val="00D61432"/>
    <w:rsid w:val="00D6180A"/>
    <w:rsid w:val="00D64A91"/>
    <w:rsid w:val="00D72686"/>
    <w:rsid w:val="00D7318D"/>
    <w:rsid w:val="00D73537"/>
    <w:rsid w:val="00D75551"/>
    <w:rsid w:val="00D75679"/>
    <w:rsid w:val="00D76F79"/>
    <w:rsid w:val="00D7746D"/>
    <w:rsid w:val="00D8392F"/>
    <w:rsid w:val="00D92883"/>
    <w:rsid w:val="00D94230"/>
    <w:rsid w:val="00D94242"/>
    <w:rsid w:val="00D96FDC"/>
    <w:rsid w:val="00DA1369"/>
    <w:rsid w:val="00DA2F88"/>
    <w:rsid w:val="00DA4AC7"/>
    <w:rsid w:val="00DA52E6"/>
    <w:rsid w:val="00DA7535"/>
    <w:rsid w:val="00DA76AD"/>
    <w:rsid w:val="00DA76EC"/>
    <w:rsid w:val="00DB1E1F"/>
    <w:rsid w:val="00DB3315"/>
    <w:rsid w:val="00DB3BAE"/>
    <w:rsid w:val="00DB7444"/>
    <w:rsid w:val="00DC067F"/>
    <w:rsid w:val="00DC0C62"/>
    <w:rsid w:val="00DC1A9F"/>
    <w:rsid w:val="00DC2D16"/>
    <w:rsid w:val="00DC36C4"/>
    <w:rsid w:val="00DC4604"/>
    <w:rsid w:val="00DC47A7"/>
    <w:rsid w:val="00DC68E0"/>
    <w:rsid w:val="00DC785B"/>
    <w:rsid w:val="00DD019B"/>
    <w:rsid w:val="00DD0D0C"/>
    <w:rsid w:val="00DD3CE1"/>
    <w:rsid w:val="00DD448E"/>
    <w:rsid w:val="00DD6F78"/>
    <w:rsid w:val="00DE17E7"/>
    <w:rsid w:val="00DE240A"/>
    <w:rsid w:val="00DF2493"/>
    <w:rsid w:val="00DF2EBD"/>
    <w:rsid w:val="00DF319D"/>
    <w:rsid w:val="00DF3AAA"/>
    <w:rsid w:val="00DF7B11"/>
    <w:rsid w:val="00E033F0"/>
    <w:rsid w:val="00E049C6"/>
    <w:rsid w:val="00E052BA"/>
    <w:rsid w:val="00E0727E"/>
    <w:rsid w:val="00E07473"/>
    <w:rsid w:val="00E10400"/>
    <w:rsid w:val="00E115A4"/>
    <w:rsid w:val="00E1394B"/>
    <w:rsid w:val="00E13E94"/>
    <w:rsid w:val="00E226E2"/>
    <w:rsid w:val="00E24333"/>
    <w:rsid w:val="00E2508D"/>
    <w:rsid w:val="00E32349"/>
    <w:rsid w:val="00E350BF"/>
    <w:rsid w:val="00E3599E"/>
    <w:rsid w:val="00E3689D"/>
    <w:rsid w:val="00E401A5"/>
    <w:rsid w:val="00E402A3"/>
    <w:rsid w:val="00E407E9"/>
    <w:rsid w:val="00E4092A"/>
    <w:rsid w:val="00E42CF8"/>
    <w:rsid w:val="00E43F01"/>
    <w:rsid w:val="00E4401C"/>
    <w:rsid w:val="00E460ED"/>
    <w:rsid w:val="00E465DF"/>
    <w:rsid w:val="00E51743"/>
    <w:rsid w:val="00E52B9D"/>
    <w:rsid w:val="00E55E7E"/>
    <w:rsid w:val="00E570F7"/>
    <w:rsid w:val="00E575B1"/>
    <w:rsid w:val="00E57F65"/>
    <w:rsid w:val="00E60264"/>
    <w:rsid w:val="00E61D86"/>
    <w:rsid w:val="00E65B08"/>
    <w:rsid w:val="00E65E48"/>
    <w:rsid w:val="00E6743B"/>
    <w:rsid w:val="00E67AE1"/>
    <w:rsid w:val="00E70C2A"/>
    <w:rsid w:val="00E739CE"/>
    <w:rsid w:val="00E74B72"/>
    <w:rsid w:val="00E757B5"/>
    <w:rsid w:val="00E764EA"/>
    <w:rsid w:val="00E76B52"/>
    <w:rsid w:val="00E76D87"/>
    <w:rsid w:val="00E84673"/>
    <w:rsid w:val="00E86B9F"/>
    <w:rsid w:val="00E9027F"/>
    <w:rsid w:val="00E910AE"/>
    <w:rsid w:val="00E910FE"/>
    <w:rsid w:val="00E94040"/>
    <w:rsid w:val="00E97539"/>
    <w:rsid w:val="00EA0DE6"/>
    <w:rsid w:val="00EA19F8"/>
    <w:rsid w:val="00EA49E7"/>
    <w:rsid w:val="00EA5A1F"/>
    <w:rsid w:val="00EA5CA0"/>
    <w:rsid w:val="00EA5F5B"/>
    <w:rsid w:val="00EA75F9"/>
    <w:rsid w:val="00EA7864"/>
    <w:rsid w:val="00EB1503"/>
    <w:rsid w:val="00EB2508"/>
    <w:rsid w:val="00EB3186"/>
    <w:rsid w:val="00EB49CA"/>
    <w:rsid w:val="00EB59A9"/>
    <w:rsid w:val="00EB5E54"/>
    <w:rsid w:val="00EC0EE7"/>
    <w:rsid w:val="00EC2254"/>
    <w:rsid w:val="00EC2C90"/>
    <w:rsid w:val="00EC5DE3"/>
    <w:rsid w:val="00EC62D5"/>
    <w:rsid w:val="00EC7589"/>
    <w:rsid w:val="00EC7D45"/>
    <w:rsid w:val="00ED0431"/>
    <w:rsid w:val="00ED26E3"/>
    <w:rsid w:val="00ED2B53"/>
    <w:rsid w:val="00ED39B9"/>
    <w:rsid w:val="00ED3E08"/>
    <w:rsid w:val="00ED6557"/>
    <w:rsid w:val="00ED698D"/>
    <w:rsid w:val="00EE2380"/>
    <w:rsid w:val="00EE4D7B"/>
    <w:rsid w:val="00EE602A"/>
    <w:rsid w:val="00EE6593"/>
    <w:rsid w:val="00EF1D36"/>
    <w:rsid w:val="00EF3399"/>
    <w:rsid w:val="00EF3CC9"/>
    <w:rsid w:val="00EF4577"/>
    <w:rsid w:val="00EF5C43"/>
    <w:rsid w:val="00F02AAF"/>
    <w:rsid w:val="00F041F6"/>
    <w:rsid w:val="00F04715"/>
    <w:rsid w:val="00F05772"/>
    <w:rsid w:val="00F07F4D"/>
    <w:rsid w:val="00F10644"/>
    <w:rsid w:val="00F10845"/>
    <w:rsid w:val="00F11261"/>
    <w:rsid w:val="00F116A7"/>
    <w:rsid w:val="00F11C17"/>
    <w:rsid w:val="00F14EAC"/>
    <w:rsid w:val="00F15179"/>
    <w:rsid w:val="00F203F8"/>
    <w:rsid w:val="00F21F96"/>
    <w:rsid w:val="00F22DF2"/>
    <w:rsid w:val="00F25C48"/>
    <w:rsid w:val="00F26B74"/>
    <w:rsid w:val="00F2732C"/>
    <w:rsid w:val="00F30D2D"/>
    <w:rsid w:val="00F32125"/>
    <w:rsid w:val="00F3349F"/>
    <w:rsid w:val="00F33FC6"/>
    <w:rsid w:val="00F365D2"/>
    <w:rsid w:val="00F3739A"/>
    <w:rsid w:val="00F37472"/>
    <w:rsid w:val="00F37E17"/>
    <w:rsid w:val="00F4054B"/>
    <w:rsid w:val="00F405AF"/>
    <w:rsid w:val="00F4569C"/>
    <w:rsid w:val="00F45C3C"/>
    <w:rsid w:val="00F46888"/>
    <w:rsid w:val="00F47E39"/>
    <w:rsid w:val="00F51F1A"/>
    <w:rsid w:val="00F5625E"/>
    <w:rsid w:val="00F5735D"/>
    <w:rsid w:val="00F603A3"/>
    <w:rsid w:val="00F6286A"/>
    <w:rsid w:val="00F634AE"/>
    <w:rsid w:val="00F639FF"/>
    <w:rsid w:val="00F6400A"/>
    <w:rsid w:val="00F65DFF"/>
    <w:rsid w:val="00F660C7"/>
    <w:rsid w:val="00F66A07"/>
    <w:rsid w:val="00F67ADF"/>
    <w:rsid w:val="00F67BC3"/>
    <w:rsid w:val="00F70EF5"/>
    <w:rsid w:val="00F715CD"/>
    <w:rsid w:val="00F73834"/>
    <w:rsid w:val="00F76712"/>
    <w:rsid w:val="00F80EC7"/>
    <w:rsid w:val="00F82C5B"/>
    <w:rsid w:val="00F83765"/>
    <w:rsid w:val="00F85EEE"/>
    <w:rsid w:val="00F876D1"/>
    <w:rsid w:val="00F9131D"/>
    <w:rsid w:val="00F92E48"/>
    <w:rsid w:val="00F93B3D"/>
    <w:rsid w:val="00F93D86"/>
    <w:rsid w:val="00F93DC2"/>
    <w:rsid w:val="00F94585"/>
    <w:rsid w:val="00F9496D"/>
    <w:rsid w:val="00F94F50"/>
    <w:rsid w:val="00FA030A"/>
    <w:rsid w:val="00FA0D8A"/>
    <w:rsid w:val="00FA0FE2"/>
    <w:rsid w:val="00FA26C4"/>
    <w:rsid w:val="00FA2DCF"/>
    <w:rsid w:val="00FA4097"/>
    <w:rsid w:val="00FA52A9"/>
    <w:rsid w:val="00FA6D76"/>
    <w:rsid w:val="00FB0E0C"/>
    <w:rsid w:val="00FB0FB2"/>
    <w:rsid w:val="00FB1606"/>
    <w:rsid w:val="00FB22FE"/>
    <w:rsid w:val="00FB3916"/>
    <w:rsid w:val="00FB58A9"/>
    <w:rsid w:val="00FB6A3B"/>
    <w:rsid w:val="00FB760C"/>
    <w:rsid w:val="00FB787E"/>
    <w:rsid w:val="00FC17A2"/>
    <w:rsid w:val="00FC30D9"/>
    <w:rsid w:val="00FC63AC"/>
    <w:rsid w:val="00FC6C16"/>
    <w:rsid w:val="00FC735C"/>
    <w:rsid w:val="00FD035F"/>
    <w:rsid w:val="00FD1441"/>
    <w:rsid w:val="00FD1FEB"/>
    <w:rsid w:val="00FD25C2"/>
    <w:rsid w:val="00FD43DD"/>
    <w:rsid w:val="00FD531E"/>
    <w:rsid w:val="00FD6A67"/>
    <w:rsid w:val="00FE005B"/>
    <w:rsid w:val="00FE1EFC"/>
    <w:rsid w:val="00FE2239"/>
    <w:rsid w:val="00FE22D7"/>
    <w:rsid w:val="00FE3A4C"/>
    <w:rsid w:val="00FE412E"/>
    <w:rsid w:val="00FE581D"/>
    <w:rsid w:val="00FE5905"/>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53D9"/>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laybookgame.com/" TargetMode="Externa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glossaryDocument" Target="glossary/document.xml"/><Relationship Id="rId21" Type="http://schemas.openxmlformats.org/officeDocument/2006/relationships/image" Target="media/image9.jpeg"/><Relationship Id="rId34" Type="http://schemas.openxmlformats.org/officeDocument/2006/relationships/chart" Target="charts/chart6.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chart" Target="charts/chart2.xml"/><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chart" Target="charts/chart5.xm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chart" Target="charts/chart1.xml"/><Relationship Id="rId28" Type="http://schemas.openxmlformats.org/officeDocument/2006/relationships/image" Target="media/image13.pn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hadertoy.com/" TargetMode="External"/><Relationship Id="rId22" Type="http://schemas.openxmlformats.org/officeDocument/2006/relationships/image" Target="media/image10.png"/><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C7A97"/>
    <w:rsid w:val="000E60BC"/>
    <w:rsid w:val="000F15F4"/>
    <w:rsid w:val="001126BD"/>
    <w:rsid w:val="001249AB"/>
    <w:rsid w:val="00166B35"/>
    <w:rsid w:val="001E54FB"/>
    <w:rsid w:val="001F6C87"/>
    <w:rsid w:val="00203394"/>
    <w:rsid w:val="002170B4"/>
    <w:rsid w:val="00232C4A"/>
    <w:rsid w:val="002851C1"/>
    <w:rsid w:val="00296C66"/>
    <w:rsid w:val="002A140A"/>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510630"/>
    <w:rsid w:val="00572924"/>
    <w:rsid w:val="0059715D"/>
    <w:rsid w:val="005B4E37"/>
    <w:rsid w:val="005C12F1"/>
    <w:rsid w:val="005C2D9B"/>
    <w:rsid w:val="005D1A64"/>
    <w:rsid w:val="005D232A"/>
    <w:rsid w:val="005F66C1"/>
    <w:rsid w:val="00626171"/>
    <w:rsid w:val="0064415D"/>
    <w:rsid w:val="00694E3D"/>
    <w:rsid w:val="006E4211"/>
    <w:rsid w:val="007120FF"/>
    <w:rsid w:val="00752EC7"/>
    <w:rsid w:val="00772A9F"/>
    <w:rsid w:val="007B32E1"/>
    <w:rsid w:val="007B6BEB"/>
    <w:rsid w:val="007C6172"/>
    <w:rsid w:val="007F757A"/>
    <w:rsid w:val="00822B36"/>
    <w:rsid w:val="008C4323"/>
    <w:rsid w:val="008C5250"/>
    <w:rsid w:val="008D3594"/>
    <w:rsid w:val="0091687A"/>
    <w:rsid w:val="00925800"/>
    <w:rsid w:val="00953985"/>
    <w:rsid w:val="00960358"/>
    <w:rsid w:val="009B73BF"/>
    <w:rsid w:val="009D0A86"/>
    <w:rsid w:val="009F20F3"/>
    <w:rsid w:val="00A13792"/>
    <w:rsid w:val="00A24CB1"/>
    <w:rsid w:val="00A465D0"/>
    <w:rsid w:val="00A60732"/>
    <w:rsid w:val="00A646F5"/>
    <w:rsid w:val="00A76D1C"/>
    <w:rsid w:val="00A90745"/>
    <w:rsid w:val="00AA64B0"/>
    <w:rsid w:val="00AA77D9"/>
    <w:rsid w:val="00B36F23"/>
    <w:rsid w:val="00B37AB3"/>
    <w:rsid w:val="00BA15C1"/>
    <w:rsid w:val="00BF7836"/>
    <w:rsid w:val="00C223DB"/>
    <w:rsid w:val="00C2677D"/>
    <w:rsid w:val="00CB2F63"/>
    <w:rsid w:val="00CE1210"/>
    <w:rsid w:val="00D056E1"/>
    <w:rsid w:val="00D07422"/>
    <w:rsid w:val="00D56205"/>
    <w:rsid w:val="00DA4AC7"/>
    <w:rsid w:val="00DD5890"/>
    <w:rsid w:val="00E13E94"/>
    <w:rsid w:val="00E764EA"/>
    <w:rsid w:val="00E858CD"/>
    <w:rsid w:val="00E86D88"/>
    <w:rsid w:val="00E978A2"/>
    <w:rsid w:val="00EC2254"/>
    <w:rsid w:val="00EC712D"/>
    <w:rsid w:val="00ED411B"/>
    <w:rsid w:val="00ED425A"/>
    <w:rsid w:val="00F217D5"/>
    <w:rsid w:val="00F2782C"/>
    <w:rsid w:val="00F80EC7"/>
    <w:rsid w:val="00F93D86"/>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537</TotalTime>
  <Pages>31</Pages>
  <Words>11032</Words>
  <Characters>62886</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3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1312</cp:revision>
  <dcterms:created xsi:type="dcterms:W3CDTF">2020-12-01T08:13:00Z</dcterms:created>
  <dcterms:modified xsi:type="dcterms:W3CDTF">2025-01-09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t5smfmQy"/&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